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7D55CB" w:rsidRDefault="007D55CB"/>
    <w:p w14:paraId="50B88A05" w14:textId="77777777" w:rsidR="006D4CAF" w:rsidRDefault="006D4CAF"/>
    <w:p w14:paraId="5293D175" w14:textId="19C3280E"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r w:rsidR="000C663C">
        <w:rPr>
          <w:sz w:val="32"/>
        </w:rPr>
        <w:t>of</w:t>
      </w:r>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34308E21" w:rsidR="009D0ABB" w:rsidRDefault="009D0ABB" w:rsidP="007D064F">
      <w:r>
        <w:t xml:space="preserve">Healthcare is becoming increasingly digital and connected </w:t>
      </w:r>
      <w:r>
        <w:fldChar w:fldCharType="begin" w:fldLock="1"/>
      </w:r>
      <w:r w:rsidR="008E3903">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fldChar w:fldCharType="separate"/>
      </w:r>
      <w:r w:rsidR="00351A05" w:rsidRPr="00351A05">
        <w:rPr>
          <w:noProof/>
        </w:rPr>
        <w:t>(Wickramasinghe and Bodendorf, 2020)</w:t>
      </w:r>
      <w:r>
        <w:fldChar w:fldCharType="end"/>
      </w:r>
      <w:r>
        <w:t>.</w:t>
      </w:r>
      <w:r w:rsidR="0077572A">
        <w:t xml:space="preserve"> At the time of writing, the </w:t>
      </w:r>
      <w:r w:rsidR="00026387">
        <w:t>COVID-19</w:t>
      </w:r>
      <w:r w:rsidR="0077572A">
        <w:t xml:space="preserve"> pandemic is occurring and accelerating the conception, design, development and use of digital health technology. Healthcare providers have quickly responded with rapid adaptations like video consultation, which has accelerated community learning </w:t>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t xml:space="preserve"> </w:t>
      </w:r>
      <w:r w:rsidR="007D064F">
        <w:t>Other t</w:t>
      </w:r>
      <w:r>
        <w:t xml:space="preserve">echnologies like electronic health records, decision-support tools and handheld medical devices have been developed and used for many years with reported benefits for patient care but also with concerns for patient safety </w:t>
      </w:r>
      <w:r>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fldChar w:fldCharType="separate"/>
      </w:r>
      <w:r w:rsidR="00351A05" w:rsidRPr="00351A05">
        <w:rPr>
          <w:noProof/>
        </w:rPr>
        <w:t xml:space="preserve">(Sittig </w:t>
      </w:r>
      <w:r w:rsidR="00351A05" w:rsidRPr="00351A05">
        <w:rPr>
          <w:i/>
          <w:noProof/>
        </w:rPr>
        <w:t>et al.</w:t>
      </w:r>
      <w:r w:rsidR="00351A05" w:rsidRPr="00351A05">
        <w:rPr>
          <w:noProof/>
        </w:rPr>
        <w:t>, 2018)</w:t>
      </w:r>
      <w:r>
        <w:fldChar w:fldCharType="end"/>
      </w:r>
      <w:r>
        <w:t>.</w:t>
      </w:r>
      <w:r w:rsidR="00E27DC6">
        <w:t xml:space="preserve"> </w:t>
      </w:r>
      <w:r>
        <w:t xml:space="preserve"> It is currently unclear what the implications are for patient safety </w:t>
      </w:r>
      <w:r w:rsidR="00AC4FD6">
        <w:t>as</w:t>
      </w:r>
      <w:r>
        <w:t xml:space="preserve"> existing health information technologies become ubiquitous with increasing pace and interact with new and emerging technologies</w:t>
      </w:r>
      <w:r w:rsidR="00A41E27">
        <w:t xml:space="preserve">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t>.</w:t>
      </w:r>
      <w:r w:rsidR="007D064F">
        <w:t xml:space="preserve"> The need for an improved understanding and praxis of patient safety is even more urgent given the accelerated development and adoption during the </w:t>
      </w:r>
      <w:r w:rsidR="00026387">
        <w:t>COVID-19</w:t>
      </w:r>
      <w:r w:rsidR="007D064F">
        <w:t xml:space="preserve"> pandemic.</w:t>
      </w:r>
    </w:p>
    <w:p w14:paraId="2029E978" w14:textId="036786E6" w:rsidR="009D0ABB" w:rsidRDefault="00636CC5" w:rsidP="009D0ABB">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to appraise the academic evidence for patient safety in health information systems. </w:t>
      </w:r>
      <w:r w:rsidR="00AC4FD6">
        <w:t>Our</w:t>
      </w:r>
      <w:r w:rsidR="009D0ABB">
        <w:t xml:space="preserve"> collaborative intend</w:t>
      </w:r>
      <w:r w:rsidR="00B51A64">
        <w:t>s</w:t>
      </w:r>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9D0ABB">
        <w:t>safety i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4E5CE1">
        <w:t>S</w:t>
      </w:r>
      <w:r w:rsidR="009D0ABB" w:rsidRPr="00284512">
        <w:t xml:space="preserve">afety </w:t>
      </w:r>
      <w:r w:rsidR="004E5CE1">
        <w:t>I</w:t>
      </w:r>
      <w:r w:rsidR="009D0ABB" w:rsidRPr="00284512">
        <w:t xml:space="preserve">nformatics </w:t>
      </w:r>
      <w:r w:rsidR="00C42EFF">
        <w:t xml:space="preserve">from </w:t>
      </w:r>
      <w:r w:rsidR="00BA71D4">
        <w:t xml:space="preserve">a UK </w:t>
      </w:r>
      <w:r w:rsidR="00C42EFF">
        <w:t>perspective</w:t>
      </w:r>
      <w:r w:rsidR="00BA71D4">
        <w:t xml:space="preserve"> </w:t>
      </w:r>
      <w:r w:rsidR="009D0ABB" w:rsidRPr="00284512">
        <w:t xml:space="preserve">and </w:t>
      </w:r>
      <w:r w:rsidR="00C42EFF">
        <w:t xml:space="preserve">establish a platform of safety informatics theory </w:t>
      </w:r>
      <w:r w:rsidR="009D0ABB" w:rsidRPr="00284512">
        <w:t>for future research and development</w:t>
      </w:r>
      <w:r w:rsidR="009D0ABB">
        <w:t>.</w:t>
      </w:r>
    </w:p>
    <w:p w14:paraId="15B9EE8F" w14:textId="4CF7E00E" w:rsidR="009D0ABB" w:rsidRDefault="009D0ABB" w:rsidP="009D0ABB">
      <w:r>
        <w:t>In Section 1 of t</w:t>
      </w:r>
      <w:r w:rsidRPr="002A32FD">
        <w:t>h</w:t>
      </w:r>
      <w:r>
        <w:t xml:space="preserve">is paper, we </w:t>
      </w:r>
      <w:r w:rsidR="00C42EFF">
        <w:t xml:space="preserve">outline </w:t>
      </w:r>
      <w:r w:rsidR="004E5CE1">
        <w:t xml:space="preserve">the Safety Informatics domain </w:t>
      </w:r>
      <w:r w:rsidR="00C42EFF">
        <w:t>at the</w:t>
      </w:r>
      <w:r w:rsidR="004E5CE1">
        <w:t xml:space="preserve"> intersection of </w:t>
      </w:r>
      <w:r>
        <w:t>safety science and health informatics</w:t>
      </w:r>
      <w:r w:rsidR="00C42EFF">
        <w:t xml:space="preserve"> and highlight the urgent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7B37B8">
        <w:t xml:space="preserve">output from the workshop: </w:t>
      </w:r>
      <w:r>
        <w:t>challenges and patient-safety implications of emerging health information technologies</w:t>
      </w:r>
      <w:r w:rsidR="007B37B8">
        <w:t xml:space="preserve"> and recommendations to address them.</w:t>
      </w:r>
    </w:p>
    <w:p w14:paraId="7416D4A6" w14:textId="24230EB3" w:rsidR="00DA09EC" w:rsidRPr="00F700A2" w:rsidRDefault="00DA09EC" w:rsidP="009D0ABB">
      <w:pPr>
        <w:rPr>
          <w:color w:val="4472C4" w:themeColor="accent5"/>
        </w:rPr>
      </w:pPr>
    </w:p>
    <w:p w14:paraId="0342C2C5" w14:textId="768A0B6F" w:rsidR="004B6407" w:rsidRDefault="009D0ABB" w:rsidP="009D0ABB">
      <w:pPr>
        <w:pStyle w:val="Heading1"/>
      </w:pPr>
      <w:r>
        <w:t xml:space="preserve">Section 1: </w:t>
      </w:r>
      <w:r w:rsidR="005843D6">
        <w:t xml:space="preserve">Patient </w:t>
      </w:r>
      <w:r w:rsidR="000C663C">
        <w:t>S</w:t>
      </w:r>
      <w:r w:rsidR="005843D6">
        <w:t xml:space="preserve">afety and </w:t>
      </w:r>
      <w:r>
        <w:t>Safety Informatics</w:t>
      </w:r>
    </w:p>
    <w:p w14:paraId="7C2132CA" w14:textId="6583D271" w:rsidR="00E95698" w:rsidRDefault="002D78D3" w:rsidP="00484E71">
      <w:r>
        <w:t>Although no consensual definition exists, patient safety can be considered to be “</w:t>
      </w:r>
      <w:r w:rsidRPr="008E3903">
        <w:rPr>
          <w:i/>
        </w:rPr>
        <w:t>The 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w:t>
      </w:r>
      <w:r w:rsidR="00C361D0">
        <w:lastRenderedPageBreak/>
        <w:t>and embracing</w:t>
      </w:r>
      <w:r w:rsidR="00C769FE">
        <w:t xml:space="preserve"> risk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Vincent and Amalberti, 2016)</w:t>
      </w:r>
      <w:r w:rsidR="00C769FE">
        <w:fldChar w:fldCharType="end"/>
      </w:r>
      <w:r w:rsidR="007E7366">
        <w:t>.</w:t>
      </w:r>
      <w:r w:rsidR="00C361D0">
        <w:t xml:space="preserve"> This sets healthcare apart from other safety-critical industries</w:t>
      </w:r>
      <w:r w:rsidR="008A7803">
        <w:t xml:space="preserve"> that </w:t>
      </w:r>
      <w:r w:rsidR="00C361D0">
        <w:t>predominantly focus on only one of these approaches.</w:t>
      </w:r>
    </w:p>
    <w:p w14:paraId="719DA8A2" w14:textId="7A084770" w:rsidR="00322A06" w:rsidRDefault="00484E71" w:rsidP="00484E71">
      <w:r w:rsidRPr="00484E71">
        <w:t>While the patient-safety perspective on health information technology</w:t>
      </w:r>
      <w:r w:rsidR="00CB1C67">
        <w:t xml:space="preserve"> (HIT)</w:t>
      </w:r>
      <w:r w:rsidRPr="00484E71">
        <w:t xml:space="preserve"> is not novel </w:t>
      </w:r>
      <w:r w:rsidRPr="00484E71">
        <w:fldChar w:fldCharType="begin" w:fldLock="1"/>
      </w:r>
      <w:r w:rsidR="008E3903">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 xml:space="preserve">-safety challenges and our capacity to address them are constantly in flux. </w:t>
      </w:r>
      <w:r w:rsidR="00C76854">
        <w:rPr>
          <w:rFonts w:cstheme="minorHAnsi"/>
        </w:rPr>
        <w:t xml:space="preserve">HIT is becoming increasingly networked </w:t>
      </w:r>
      <w:r w:rsidR="00C76854" w:rsidRPr="00484E71">
        <w:rPr>
          <w:rFonts w:cstheme="minorHAnsi"/>
        </w:rPr>
        <w:fldChar w:fldCharType="begin" w:fldLock="1"/>
      </w:r>
      <w:r w:rsidR="00C76854">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00C76854" w:rsidRPr="00484E71">
        <w:rPr>
          <w:rFonts w:cstheme="minorHAnsi"/>
        </w:rPr>
        <w:fldChar w:fldCharType="separate"/>
      </w:r>
      <w:r w:rsidR="00C76854" w:rsidRPr="00351A05">
        <w:rPr>
          <w:rFonts w:cstheme="minorHAnsi"/>
          <w:noProof/>
        </w:rPr>
        <w:t>(Wickramasinghe and Bodendorf, 2020)</w:t>
      </w:r>
      <w:r w:rsidR="00C76854" w:rsidRPr="00484E71">
        <w:rPr>
          <w:rFonts w:cstheme="minorHAnsi"/>
        </w:rPr>
        <w:fldChar w:fldCharType="end"/>
      </w:r>
      <w:r w:rsidR="00C76854">
        <w:rPr>
          <w:rFonts w:cstheme="minorHAnsi"/>
        </w:rPr>
        <w:t xml:space="preserve">, </w:t>
      </w:r>
      <w:r w:rsidRPr="00484E71">
        <w:rPr>
          <w:rFonts w:eastAsia="Times New Roman" w:cstheme="minorHAnsi"/>
          <w:lang w:eastAsia="en-GB"/>
        </w:rPr>
        <w:t>pos</w:t>
      </w:r>
      <w:r w:rsidR="00C76854">
        <w:rPr>
          <w:rFonts w:eastAsia="Times New Roman" w:cstheme="minorHAnsi"/>
          <w:lang w:eastAsia="en-GB"/>
        </w:rPr>
        <w:t>ing</w:t>
      </w:r>
      <w:r w:rsidRPr="00484E71">
        <w:rPr>
          <w:rFonts w:eastAsia="Times New Roman" w:cstheme="minorHAnsi"/>
          <w:lang w:eastAsia="en-GB"/>
        </w:rPr>
        <w:t xml:space="preserve"> novel </w:t>
      </w:r>
      <w:r w:rsidR="00C76854">
        <w:rPr>
          <w:rFonts w:eastAsia="Times New Roman" w:cstheme="minorHAnsi"/>
          <w:lang w:eastAsia="en-GB"/>
        </w:rPr>
        <w:t>safety issues as technologies interact</w:t>
      </w:r>
      <w:r w:rsidR="00C76854" w:rsidRPr="00484E71">
        <w:rPr>
          <w:rFonts w:eastAsia="Times New Roman" w:cstheme="minorHAnsi"/>
          <w:lang w:eastAsia="en-GB"/>
        </w:rPr>
        <w:t xml:space="preserve">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This is because w</w:t>
      </w:r>
      <w:r w:rsidR="00322A06" w:rsidRPr="00484E71">
        <w:rPr>
          <w:rFonts w:cstheme="minorHAnsi"/>
        </w:rPr>
        <w:t xml:space="preserve">hen </w:t>
      </w:r>
      <w:r w:rsidR="007B1433">
        <w:rPr>
          <w:rFonts w:cstheme="minorHAnsi"/>
        </w:rPr>
        <w:t>HITs</w:t>
      </w:r>
      <w:r w:rsidR="00322A06" w:rsidRPr="00484E71">
        <w:rPr>
          <w:rFonts w:cstheme="minorHAnsi"/>
        </w:rPr>
        <w:t xml:space="preserve"> </w:t>
      </w:r>
      <w:r w:rsidR="007A4AE6" w:rsidRPr="00484E71">
        <w:rPr>
          <w:rFonts w:cstheme="minorHAnsi"/>
        </w:rPr>
        <w:t>interact,</w:t>
      </w:r>
      <w:r w:rsidR="00322A06" w:rsidRPr="00484E71">
        <w:rPr>
          <w:rFonts w:cstheme="minorHAnsi"/>
        </w:rPr>
        <w:t xml:space="preserve"> they form a </w:t>
      </w:r>
      <w:r w:rsidR="00D77B4B">
        <w:rPr>
          <w:rFonts w:cstheme="minorHAnsi"/>
        </w:rPr>
        <w:t>health information system (</w:t>
      </w:r>
      <w:r w:rsidR="00CB1C67">
        <w:rPr>
          <w:rFonts w:cstheme="minorHAnsi"/>
        </w:rPr>
        <w:t>HIS</w:t>
      </w:r>
      <w:r w:rsidR="00D77B4B">
        <w:rPr>
          <w:rFonts w:cstheme="minorHAnsi"/>
        </w:rPr>
        <w:t>)</w:t>
      </w:r>
      <w:r w:rsidR="00E37BDE">
        <w:rPr>
          <w:rFonts w:cstheme="minorHAnsi"/>
        </w:rPr>
        <w:t xml:space="preserve"> </w:t>
      </w:r>
      <w:r w:rsidR="00E37BDE">
        <w:rPr>
          <w:rFonts w:cstheme="minorHAnsi"/>
        </w:rPr>
        <w:fldChar w:fldCharType="begin" w:fldLock="1"/>
      </w:r>
      <w:r w:rsidR="008E3903">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sidR="00E37BDE">
        <w:rPr>
          <w:rFonts w:cstheme="minorHAnsi"/>
        </w:rPr>
        <w:fldChar w:fldCharType="separate"/>
      </w:r>
      <w:r w:rsidR="00351A05" w:rsidRPr="00351A05">
        <w:rPr>
          <w:rFonts w:cstheme="minorHAnsi"/>
          <w:noProof/>
        </w:rPr>
        <w:t>(Onik, Fielt and Gable, 2017)</w:t>
      </w:r>
      <w:r w:rsidR="00E37BDE">
        <w:rPr>
          <w:rFonts w:cstheme="minorHAnsi"/>
        </w:rPr>
        <w:fldChar w:fldCharType="end"/>
      </w:r>
      <w:r w:rsidR="00C76854">
        <w:rPr>
          <w:rFonts w:cstheme="minorHAnsi"/>
        </w:rPr>
        <w:t>, t</w:t>
      </w:r>
      <w:r w:rsidR="00EC26A9">
        <w:rPr>
          <w:rFonts w:cstheme="minorHAnsi"/>
        </w:rPr>
        <w:t xml:space="preserve">he </w:t>
      </w:r>
      <w:r w:rsidR="004D2509">
        <w:rPr>
          <w:rFonts w:cstheme="minorHAnsi"/>
        </w:rPr>
        <w:t>success or fail</w:t>
      </w:r>
      <w:r w:rsidR="007551CF">
        <w:rPr>
          <w:rFonts w:cstheme="minorHAnsi"/>
        </w:rPr>
        <w:t>ure</w:t>
      </w:r>
      <w:r w:rsidR="004D2509">
        <w:rPr>
          <w:rFonts w:cstheme="minorHAnsi"/>
        </w:rPr>
        <w:t xml:space="preserve"> </w:t>
      </w:r>
      <w:r w:rsidR="00EC26A9">
        <w:rPr>
          <w:rFonts w:cstheme="minorHAnsi"/>
        </w:rPr>
        <w:t xml:space="preserve">of </w:t>
      </w:r>
      <w:r w:rsidR="00C76854">
        <w:rPr>
          <w:rFonts w:cstheme="minorHAnsi"/>
        </w:rPr>
        <w:t xml:space="preserve">which </w:t>
      </w:r>
      <w:r w:rsidR="004D2509">
        <w:rPr>
          <w:rFonts w:cstheme="minorHAnsi"/>
        </w:rPr>
        <w:t xml:space="preserve">is </w:t>
      </w:r>
      <w:r w:rsidR="00C76854">
        <w:rPr>
          <w:rFonts w:cstheme="minorHAnsi"/>
        </w:rPr>
        <w:t xml:space="preserve">partly </w:t>
      </w:r>
      <w:r w:rsidR="007551CF">
        <w:rPr>
          <w:rFonts w:cstheme="minorHAnsi"/>
        </w:rPr>
        <w:t xml:space="preserve">due to </w:t>
      </w:r>
      <w:r w:rsidR="00EC26A9">
        <w:rPr>
          <w:rFonts w:cstheme="minorHAnsi"/>
        </w:rPr>
        <w:t>emergent rather than planned change</w:t>
      </w:r>
      <w:r w:rsidR="004D2509">
        <w:rPr>
          <w:rFonts w:cstheme="minorHAnsi"/>
        </w:rPr>
        <w:t xml:space="preserve"> </w:t>
      </w:r>
      <w:r w:rsidR="00C60DFC">
        <w:rPr>
          <w:rFonts w:cstheme="minorHAnsi"/>
        </w:rPr>
        <w:t>result</w:t>
      </w:r>
      <w:r w:rsidR="007551CF">
        <w:rPr>
          <w:rFonts w:cstheme="minorHAnsi"/>
        </w:rPr>
        <w:t>ing</w:t>
      </w:r>
      <w:r w:rsidR="00EC26A9">
        <w:rPr>
          <w:rFonts w:cstheme="minorHAnsi"/>
        </w:rPr>
        <w:t xml:space="preserve"> from</w:t>
      </w:r>
      <w:r w:rsidR="004D2509">
        <w:rPr>
          <w:rFonts w:cstheme="minorHAnsi"/>
        </w:rPr>
        <w:t xml:space="preserve"> local improvisation</w:t>
      </w:r>
      <w:r w:rsidR="00EC26A9">
        <w:rPr>
          <w:rFonts w:cstheme="minorHAnsi"/>
        </w:rPr>
        <w:t xml:space="preserve"> </w:t>
      </w:r>
      <w:r w:rsidR="00EC26A9">
        <w:rPr>
          <w:rFonts w:cstheme="minorHAnsi"/>
        </w:rPr>
        <w:fldChar w:fldCharType="begin" w:fldLock="1"/>
      </w:r>
      <w:r w:rsidR="008E3903">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EC26A9">
        <w:rPr>
          <w:rFonts w:cstheme="minorHAnsi"/>
        </w:rPr>
        <w:fldChar w:fldCharType="separate"/>
      </w:r>
      <w:r w:rsidR="00351A05" w:rsidRPr="00351A05">
        <w:rPr>
          <w:rFonts w:cstheme="minorHAnsi"/>
          <w:noProof/>
        </w:rPr>
        <w:t>(Heeks, 2006)</w:t>
      </w:r>
      <w:r w:rsidR="00EC26A9">
        <w:rPr>
          <w:rFonts w:cstheme="minorHAnsi"/>
        </w:rPr>
        <w:fldChar w:fldCharType="end"/>
      </w:r>
      <w:r w:rsidR="00EC26A9">
        <w:rPr>
          <w:rFonts w:cstheme="minorHAnsi"/>
        </w:rPr>
        <w:t>. Such a conception of HISs as complex adaptive systems</w:t>
      </w:r>
      <w:r w:rsidR="00C60DFC">
        <w:rPr>
          <w:rFonts w:cstheme="minorHAnsi"/>
        </w:rPr>
        <w:t xml:space="preserve"> </w:t>
      </w:r>
      <w:r w:rsidR="00C60DFC">
        <w:rPr>
          <w:rFonts w:cstheme="minorHAnsi"/>
        </w:rPr>
        <w:fldChar w:fldCharType="begin" w:fldLock="1"/>
      </w:r>
      <w:r w:rsidR="008E3903">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C60DFC">
        <w:rPr>
          <w:rFonts w:cstheme="minorHAnsi"/>
        </w:rPr>
        <w:fldChar w:fldCharType="separate"/>
      </w:r>
      <w:r w:rsidR="00351A05" w:rsidRPr="00351A05">
        <w:rPr>
          <w:rFonts w:cstheme="minorHAnsi"/>
          <w:noProof/>
        </w:rPr>
        <w:t>(Johnson, 2019)</w:t>
      </w:r>
      <w:r w:rsidR="00C60DFC">
        <w:rPr>
          <w:rFonts w:cstheme="minorHAnsi"/>
        </w:rPr>
        <w:fldChar w:fldCharType="end"/>
      </w:r>
      <w:r w:rsidR="00EC26A9">
        <w:rPr>
          <w:rFonts w:cstheme="minorHAnsi"/>
        </w:rPr>
        <w:t xml:space="preserve"> is contrary to a normative idea of planned actions and outcomes, instead acknowledging the bounded understanding and control </w:t>
      </w:r>
      <w:r w:rsidR="00C60DFC">
        <w:rPr>
          <w:rFonts w:cstheme="minorHAnsi"/>
        </w:rPr>
        <w:t xml:space="preserve">that </w:t>
      </w:r>
      <w:r w:rsidR="00EC26A9">
        <w:rPr>
          <w:rFonts w:cstheme="minorHAnsi"/>
        </w:rPr>
        <w:t xml:space="preserve">actors </w:t>
      </w:r>
      <w:r w:rsidR="006B300B">
        <w:rPr>
          <w:rFonts w:cstheme="minorHAnsi"/>
        </w:rPr>
        <w:t xml:space="preserve">actually </w:t>
      </w:r>
      <w:r w:rsidR="00EC26A9">
        <w:rPr>
          <w:rFonts w:cstheme="minorHAnsi"/>
        </w:rPr>
        <w:t xml:space="preserve">have. </w:t>
      </w:r>
      <w:r w:rsidR="00322A06" w:rsidRPr="00484E71">
        <w:rPr>
          <w:rFonts w:cstheme="minorHAnsi"/>
        </w:rPr>
        <w:t>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p>
    <w:p w14:paraId="3BB0EAC7" w14:textId="56DBE4D9" w:rsidR="0032493D" w:rsidRDefault="006B300B" w:rsidP="0032493D">
      <w:pPr>
        <w:rPr>
          <w:color w:val="4472C4" w:themeColor="accent5"/>
        </w:rPr>
      </w:pPr>
      <w:r>
        <w:t>C</w:t>
      </w:r>
      <w:r w:rsidR="00484E71">
        <w:t xml:space="preserve">hallenges posed by </w:t>
      </w:r>
      <w:r w:rsidR="00D10464">
        <w:t xml:space="preserve">an increasingly-complex </w:t>
      </w:r>
      <w:r w:rsidR="00CB1C67">
        <w:t>HIS</w:t>
      </w:r>
      <w:r w:rsidR="00D10464">
        <w:t xml:space="preserve"> </w:t>
      </w:r>
      <w:r w:rsidR="00484E71" w:rsidRPr="0032493D">
        <w:t>include</w:t>
      </w:r>
      <w:r w:rsidR="004E5CE1">
        <w:t>:</w:t>
      </w:r>
      <w:r w:rsidR="00484E71" w:rsidRPr="0032493D">
        <w:t xml:space="preserve"> </w:t>
      </w:r>
      <w:r w:rsidR="00D10464">
        <w:t xml:space="preserve">innovations </w:t>
      </w:r>
      <w:r w:rsidR="00484E71" w:rsidRPr="0032493D">
        <w:t xml:space="preserve">that are </w:t>
      </w:r>
      <w:r w:rsidR="00E124EC">
        <w:t>un</w:t>
      </w:r>
      <w:r w:rsidR="00484E71" w:rsidRPr="0032493D">
        <w:t xml:space="preserve">likely to be equally affordable </w:t>
      </w:r>
      <w:r w:rsidR="00E124EC">
        <w:t>and</w:t>
      </w:r>
      <w:r w:rsidR="00E124EC" w:rsidRPr="0032493D">
        <w:t xml:space="preserve"> </w:t>
      </w:r>
      <w:r w:rsidR="00484E71" w:rsidRPr="0032493D">
        <w:t xml:space="preserve">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0032493D" w:rsidRPr="0032493D">
        <w:t xml:space="preserve">the transient relevance of algorithms and models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and societal challenges like an aging population </w:t>
      </w:r>
      <w:r w:rsidR="00D10464">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r w:rsidR="007551CF">
        <w:t>;</w:t>
      </w:r>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r>
        <w:t xml:space="preserve">are associated with </w:t>
      </w:r>
      <w:r w:rsidR="00427C91">
        <w:t xml:space="preserve">known </w:t>
      </w:r>
      <w:r>
        <w:t xml:space="preserve">and unknown </w:t>
      </w:r>
      <w:r w:rsidR="00427C91">
        <w:t xml:space="preserve">implications for patient safety, which </w:t>
      </w:r>
      <w:r>
        <w:t>need to be addressed for responsible provision of healthcare.</w:t>
      </w:r>
      <w:r w:rsidR="00D9344B">
        <w:t xml:space="preserve"> </w:t>
      </w:r>
      <w:r w:rsidR="00F27F17">
        <w:t xml:space="preserve">There is a need for rigorous study of the relationship between HISs and patient safety, i.e. a Safety Informatics. </w:t>
      </w:r>
    </w:p>
    <w:p w14:paraId="3BC4C3AE" w14:textId="0BA7C6D0" w:rsidR="004E5CE1" w:rsidRPr="00322A06" w:rsidRDefault="00EE199C" w:rsidP="004E5CE1">
      <w:r>
        <w:t>Although there is no official definition of 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 xml:space="preserve">” </w:t>
      </w:r>
      <w:r w:rsidR="00151E77">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rsidR="00151E77">
        <w:fldChar w:fldCharType="separate"/>
      </w:r>
      <w:r w:rsidR="00351A05" w:rsidRPr="00351A05">
        <w:rPr>
          <w:noProof/>
        </w:rPr>
        <w:t>(IMIA WG7, 2018)</w:t>
      </w:r>
      <w:r w:rsidR="00151E77">
        <w:fldChar w:fldCharType="end"/>
      </w:r>
      <w:r w:rsidR="00151E77">
        <w:t>.</w:t>
      </w:r>
      <w:r w:rsidR="004E5CE1">
        <w:t xml:space="preserve"> 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w:t>
      </w:r>
      <w:r w:rsidR="00CF5587">
        <w:t xml:space="preserve">The aim of </w:t>
      </w:r>
      <w:r w:rsidR="000C464D">
        <w:t>Safety Informatics</w:t>
      </w:r>
      <w:r w:rsidR="00CF5587">
        <w:t xml:space="preserve"> is to </w:t>
      </w:r>
      <w:r w:rsidR="00B613F9">
        <w:t xml:space="preserve">address </w:t>
      </w:r>
      <w:r w:rsidR="00CF5587">
        <w:t xml:space="preserve">these </w:t>
      </w:r>
      <w:r w:rsidR="00B613F9">
        <w:t>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8E3903">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nd Stock, 2013)","plainTextFormattedCitation":"(Stock and Stock, 2013)","previouslyFormattedCitation":"(Stock and Stock, 2013)"},"properties":{"noteIndex":0},"schema":"https://github.com/citation-style-language/schema/raw/master/csl-citation.json"}</w:instrText>
      </w:r>
      <w:r w:rsidR="000C464D">
        <w:fldChar w:fldCharType="separate"/>
      </w:r>
      <w:r w:rsidR="00351A05" w:rsidRPr="00351A05">
        <w:rPr>
          <w:noProof/>
        </w:rPr>
        <w:t>(Stock and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t xml:space="preserve">Section 2: </w:t>
      </w:r>
      <w:r w:rsidR="00656305">
        <w:t>Method</w:t>
      </w:r>
    </w:p>
    <w:p w14:paraId="30BE240E" w14:textId="7D1019A3" w:rsidR="00656305" w:rsidRDefault="006A63CC" w:rsidP="00656305">
      <w:r>
        <w:t xml:space="preserve">A workshop of </w:t>
      </w:r>
      <w:r w:rsidR="00D77B4B">
        <w:t>14</w:t>
      </w:r>
      <w:r>
        <w:t xml:space="preserve"> </w:t>
      </w:r>
      <w:r w:rsidR="00FC78F5">
        <w:t>health informatics researchers</w:t>
      </w:r>
      <w:r w:rsidR="00FC78F5" w:rsidRPr="00AA44BF">
        <w:t xml:space="preserve"> </w:t>
      </w:r>
      <w:r>
        <w:t>was convened who represent those who develop</w:t>
      </w:r>
      <w:r w:rsidR="00E124EC">
        <w:t xml:space="preserve"> and</w:t>
      </w:r>
      <w:r>
        <w:t xml:space="preserve"> evaluate </w:t>
      </w:r>
      <w:r w:rsidR="00E124EC">
        <w:t>HIT</w:t>
      </w:r>
      <w:r w:rsidRPr="001809FF">
        <w:t>.</w:t>
      </w:r>
      <w:r w:rsidR="005646F8">
        <w:t xml:space="preserve"> C</w:t>
      </w:r>
      <w:r w:rsidR="005646F8" w:rsidRPr="001809FF">
        <w:t>ollaborators discussed the patient-safety implications of the challenges posed</w:t>
      </w:r>
      <w:r w:rsidR="005646F8">
        <w:t xml:space="preserve"> by a</w:t>
      </w:r>
      <w:r w:rsidR="00B11DC6" w:rsidRPr="001809FF">
        <w:t xml:space="preserve"> set of new and emerging </w:t>
      </w:r>
      <w:r w:rsidR="00E124EC">
        <w:t>HITs</w:t>
      </w:r>
      <w:r w:rsidR="005646F8">
        <w:t xml:space="preserve"> that</w:t>
      </w:r>
      <w:r w:rsidR="00B11DC6" w:rsidRPr="001809FF">
        <w:t xml:space="preserve"> were collated from a scoping review of the academic, commercial and grey literature relating to </w:t>
      </w:r>
      <w:r w:rsidR="00CB1C67">
        <w:t>HIS</w:t>
      </w:r>
      <w:r w:rsidR="00B11DC6" w:rsidRPr="001809FF">
        <w:t>s.</w:t>
      </w:r>
      <w:r w:rsidR="001809FF" w:rsidRPr="001809FF">
        <w:t xml:space="preserve"> In subsequent meetings, the group collated and synthesised contributions to 1) describe characteristics of new and emerging </w:t>
      </w:r>
      <w:r w:rsidR="001846F5">
        <w:t>HITs</w:t>
      </w:r>
      <w:r w:rsidR="001809FF" w:rsidRPr="001809FF">
        <w:t xml:space="preserve">, 2) describe the challenges posed by </w:t>
      </w:r>
      <w:r w:rsidR="00CB1C67">
        <w:t>HIS</w:t>
      </w:r>
      <w:r w:rsidR="00AC4FD6">
        <w:t>s</w:t>
      </w:r>
      <w:r w:rsidR="001809FF" w:rsidRPr="001809FF">
        <w:t>, 3) describe the patient-safety implications of the</w:t>
      </w:r>
      <w:r w:rsidR="001846F5">
        <w:t>se</w:t>
      </w:r>
      <w:r w:rsidR="001809FF" w:rsidRPr="001809FF">
        <w:t xml:space="preserve"> challenges, and 4) recommend approaches to address the patient-safety implications</w:t>
      </w:r>
      <w:r w:rsidR="001809FF">
        <w:t>.</w:t>
      </w:r>
    </w:p>
    <w:p w14:paraId="53476F43" w14:textId="3357A3B4" w:rsidR="00906431" w:rsidRPr="00F76262" w:rsidRDefault="00906431" w:rsidP="00906431">
      <w:r>
        <w:t>We define</w:t>
      </w:r>
      <w:r w:rsidR="007B37B8">
        <w:t>d</w:t>
      </w:r>
      <w:r>
        <w:t xml:space="preserve"> emerging technology as innovation, novel application of an existing technology, or novel uptake or use of an existing technology by an organisation or user.</w:t>
      </w:r>
      <w:r w:rsidRPr="00F76262">
        <w:t xml:space="preserve"> </w:t>
      </w:r>
      <w:r>
        <w:t>Table x</w:t>
      </w:r>
      <w:r w:rsidRPr="00D77B4B">
        <w:rPr>
          <w:highlight w:val="yellow"/>
        </w:rPr>
        <w:t>1</w:t>
      </w:r>
      <w:r>
        <w:t xml:space="preserve">x shows some of the </w:t>
      </w:r>
      <w:r w:rsidRPr="00084215">
        <w:t>example HI</w:t>
      </w:r>
      <w:r>
        <w:t>Ts considered</w:t>
      </w:r>
      <w:r w:rsidRPr="00084215">
        <w:t xml:space="preserve">. The technologies are characterised by personalisation, decentralisation, a systems orientation, and a move toward a user-led/patient-centred </w:t>
      </w:r>
      <w:r>
        <w:t>experience</w:t>
      </w:r>
      <w:r w:rsidRPr="00084215">
        <w:t>.</w:t>
      </w:r>
      <w:r>
        <w:rPr>
          <w:highlight w:val="yellow"/>
        </w:rPr>
        <w:t xml:space="preserve"> </w:t>
      </w:r>
    </w:p>
    <w:p w14:paraId="4C5FF7EF" w14:textId="77777777" w:rsidR="00906431" w:rsidRDefault="00906431" w:rsidP="00656305"/>
    <w:p w14:paraId="35067DB6" w14:textId="2B32E2E3" w:rsidR="008E287D" w:rsidRDefault="008E287D" w:rsidP="00656305"/>
    <w:p w14:paraId="4CF81741" w14:textId="590AE88C" w:rsidR="009D0ABB" w:rsidRDefault="009D0ABB" w:rsidP="00F700A2">
      <w:pPr>
        <w:pStyle w:val="Heading1"/>
      </w:pPr>
      <w:r>
        <w:t xml:space="preserve">Section 3: </w:t>
      </w:r>
      <w:r w:rsidR="00D256B8">
        <w:t>Results</w:t>
      </w:r>
    </w:p>
    <w:p w14:paraId="770E149C" w14:textId="3425A1A3" w:rsidR="007B37B8" w:rsidRDefault="00A330D1" w:rsidP="000A1BAC">
      <w:r>
        <w:t xml:space="preserve">The workshop produced seven challenges that </w:t>
      </w:r>
      <w:r w:rsidR="007B37B8">
        <w:t>new and emerging HIT</w:t>
      </w:r>
      <w:r>
        <w:t xml:space="preserve"> posed</w:t>
      </w:r>
      <w:r w:rsidR="009978E4">
        <w:t>, each with implications for patient safety</w:t>
      </w:r>
      <w:r w:rsidR="000A1BAC">
        <w:t xml:space="preserve">. </w:t>
      </w:r>
      <w:r w:rsidR="007B37B8">
        <w:t xml:space="preserve">Table </w:t>
      </w:r>
      <w:r w:rsidR="007B37B8" w:rsidRPr="007B37B8">
        <w:rPr>
          <w:shd w:val="clear" w:color="auto" w:fill="FFFF00"/>
        </w:rPr>
        <w:t>xC.I.R.x</w:t>
      </w:r>
      <w:r w:rsidR="007B37B8">
        <w:t xml:space="preserve"> summarises the challenges and our </w:t>
      </w:r>
      <w:r w:rsidR="001F1127">
        <w:t xml:space="preserve">theoretical and practical </w:t>
      </w:r>
      <w:r w:rsidR="007B37B8">
        <w:t>recommendations to address the safety concerns.</w:t>
      </w:r>
      <w:r>
        <w:t xml:space="preserve"> Each is </w:t>
      </w:r>
      <w:r w:rsidR="001F1127">
        <w:t xml:space="preserve">only </w:t>
      </w:r>
      <w:r>
        <w:t>briefly presented below</w:t>
      </w:r>
      <w:r w:rsidR="00A47A44">
        <w:t xml:space="preserve"> with references for further reading.</w:t>
      </w:r>
    </w:p>
    <w:p w14:paraId="1870A5C0" w14:textId="77777777" w:rsidR="007B37B8" w:rsidRDefault="007B37B8" w:rsidP="000A1BAC"/>
    <w:p w14:paraId="09C7AF0A" w14:textId="6C96ECCD" w:rsidR="007B37B8" w:rsidRDefault="007B37B8" w:rsidP="007B37B8">
      <w:pPr>
        <w:pStyle w:val="Heading2"/>
      </w:pPr>
      <w:r>
        <w:t>Difficulty conceptualising threats to patient safety</w:t>
      </w:r>
    </w:p>
    <w:p w14:paraId="14A59AD8" w14:textId="43A279F4" w:rsidR="00AC4FD6" w:rsidRDefault="000A1BAC" w:rsidP="000A1BAC">
      <w:r w:rsidRPr="00A47A44">
        <w:rPr>
          <w:shd w:val="clear" w:color="auto" w:fill="ED7D31" w:themeFill="accent2"/>
        </w:rPr>
        <w:t>Firstly, much of the innovation is not physical</w:t>
      </w:r>
      <w:r w:rsidR="00B16B1C" w:rsidRPr="00A47A44">
        <w:rPr>
          <w:shd w:val="clear" w:color="auto" w:fill="ED7D31" w:themeFill="accent2"/>
        </w:rPr>
        <w:t>,</w:t>
      </w:r>
      <w:r w:rsidRPr="00A47A44">
        <w:rPr>
          <w:shd w:val="clear" w:color="auto" w:fill="ED7D31" w:themeFill="accent2"/>
        </w:rPr>
        <w:t xml:space="preserve"> instead leveraging existing hardware in novel ways. This manifests as software, systems architecture </w:t>
      </w:r>
      <w:r w:rsidR="005646F8" w:rsidRPr="00A47A44">
        <w:rPr>
          <w:shd w:val="clear" w:color="auto" w:fill="ED7D31" w:themeFill="accent2"/>
        </w:rPr>
        <w:t>and</w:t>
      </w:r>
      <w:r w:rsidRPr="00A47A44">
        <w:rPr>
          <w:shd w:val="clear" w:color="auto" w:fill="ED7D31" w:themeFill="accent2"/>
        </w:rPr>
        <w:t xml:space="preserve"> communication protocols. It </w:t>
      </w:r>
      <w:r w:rsidR="005646F8" w:rsidRPr="00A47A44">
        <w:rPr>
          <w:shd w:val="clear" w:color="auto" w:fill="ED7D31" w:themeFill="accent2"/>
        </w:rPr>
        <w:t>is challenging</w:t>
      </w:r>
      <w:r w:rsidRPr="00A47A44">
        <w:rPr>
          <w:shd w:val="clear" w:color="auto" w:fill="ED7D31" w:themeFill="accent2"/>
        </w:rPr>
        <w:t xml:space="preserve"> to conceptualise threats to patient safety from </w:t>
      </w:r>
      <w:r w:rsidR="00AC4FD6" w:rsidRPr="00A47A44">
        <w:rPr>
          <w:shd w:val="clear" w:color="auto" w:fill="ED7D31" w:themeFill="accent2"/>
        </w:rPr>
        <w:t xml:space="preserve">these </w:t>
      </w:r>
      <w:r w:rsidRPr="00A47A44">
        <w:rPr>
          <w:shd w:val="clear" w:color="auto" w:fill="ED7D31" w:themeFill="accent2"/>
        </w:rPr>
        <w:t>non-physical influences</w:t>
      </w:r>
      <w:r w:rsidR="005646F8" w:rsidRPr="00A47A44">
        <w:rPr>
          <w:shd w:val="clear" w:color="auto" w:fill="ED7D31" w:themeFill="accent2"/>
        </w:rPr>
        <w:t xml:space="preserve"> because it </w:t>
      </w:r>
      <w:r w:rsidRPr="00A47A44">
        <w:rPr>
          <w:shd w:val="clear" w:color="auto" w:fill="ED7D31" w:themeFill="accent2"/>
        </w:rPr>
        <w:t>require</w:t>
      </w:r>
      <w:r w:rsidR="005646F8" w:rsidRPr="00A47A44">
        <w:rPr>
          <w:shd w:val="clear" w:color="auto" w:fill="ED7D31" w:themeFill="accent2"/>
        </w:rPr>
        <w:t>s</w:t>
      </w:r>
      <w:r w:rsidRPr="00A47A44">
        <w:rPr>
          <w:shd w:val="clear" w:color="auto" w:fill="ED7D31" w:themeFill="accent2"/>
        </w:rPr>
        <w:t xml:space="preserve"> more-abstract consideration</w:t>
      </w:r>
      <w:r w:rsidR="00B4439A" w:rsidRPr="00A47A44">
        <w:rPr>
          <w:shd w:val="clear" w:color="auto" w:fill="ED7D31" w:themeFill="accent2"/>
        </w:rPr>
        <w:t xml:space="preserve"> of interactions and effects.</w:t>
      </w:r>
      <w:r w:rsidR="007B37B8">
        <w:t xml:space="preserve"> </w:t>
      </w:r>
      <w:r w:rsidR="007B37B8" w:rsidRPr="00A47A44">
        <w:rPr>
          <w:shd w:val="clear" w:color="auto" w:fill="92D050"/>
        </w:rPr>
        <w:t>This can lead to inadequate consideration of threats to patient safety.</w:t>
      </w:r>
    </w:p>
    <w:p w14:paraId="46E976A4" w14:textId="76088487" w:rsidR="00BF12B0" w:rsidRDefault="00BF12B0" w:rsidP="00BF12B0">
      <w:r w:rsidRPr="00A47A44">
        <w:rPr>
          <w:shd w:val="clear" w:color="auto" w:fill="5B9BD5" w:themeFill="accent1"/>
        </w:rPr>
        <w:t xml:space="preserve">Safety cases might be a useful tool to help map the relationship between abstract influences and consequences. Safety cases are structured arguments supported by evidence that are used to justify why a system or a service in acceptably safety within a particular context </w:t>
      </w:r>
      <w:r w:rsidRPr="00A47A44">
        <w:rPr>
          <w:shd w:val="clear" w:color="auto" w:fill="5B9BD5" w:themeFill="accent1"/>
        </w:rPr>
        <w:fldChar w:fldCharType="begin" w:fldLock="1"/>
      </w:r>
      <w:r w:rsidRPr="00A47A44">
        <w:rPr>
          <w:shd w:val="clear" w:color="auto" w:fill="5B9BD5" w:themeFill="accent1"/>
        </w:rPr>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Bishop and Bloomfield, 2000)</w:t>
      </w:r>
      <w:r w:rsidRPr="00A47A44">
        <w:rPr>
          <w:shd w:val="clear" w:color="auto" w:fill="5B9BD5" w:themeFill="accent1"/>
        </w:rPr>
        <w:fldChar w:fldCharType="end"/>
      </w:r>
      <w:r w:rsidRPr="00A47A44">
        <w:rPr>
          <w:shd w:val="clear" w:color="auto" w:fill="5B9BD5" w:themeFill="accent1"/>
        </w:rPr>
        <w:t xml:space="preserve">. In safety-critical industries, particularly in the UK, these cases are an established means by which confidence in the safety of the system is communicated to, and scrutinised by, the diverse stakeholders, including users, regulators and policy makers. In the NHS, compliance with the clinical safety standards DCB0129 and DCB0160 requires a safety case for HITs. The process involves an exposition of risk to encourage proactive safety management </w:t>
      </w:r>
      <w:r w:rsidRPr="00A47A44">
        <w:rPr>
          <w:shd w:val="clear" w:color="auto" w:fill="5B9BD5" w:themeFill="accent1"/>
        </w:rPr>
        <w:fldChar w:fldCharType="begin" w:fldLock="1"/>
      </w:r>
      <w:r w:rsidRPr="00A47A44">
        <w:rPr>
          <w:shd w:val="clear" w:color="auto" w:fill="5B9BD5" w:themeFill="accent1"/>
        </w:rPr>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 xml:space="preserve">(Sujan </w:t>
      </w:r>
      <w:r w:rsidRPr="00A47A44">
        <w:rPr>
          <w:i/>
          <w:noProof/>
          <w:shd w:val="clear" w:color="auto" w:fill="5B9BD5" w:themeFill="accent1"/>
        </w:rPr>
        <w:t>et al.</w:t>
      </w:r>
      <w:r w:rsidRPr="00A47A44">
        <w:rPr>
          <w:noProof/>
          <w:shd w:val="clear" w:color="auto" w:fill="5B9BD5" w:themeFill="accent1"/>
        </w:rPr>
        <w:t>, 2016)</w:t>
      </w:r>
      <w:r w:rsidRPr="00A47A44">
        <w:rPr>
          <w:shd w:val="clear" w:color="auto" w:fill="5B9BD5" w:themeFill="accent1"/>
        </w:rPr>
        <w:fldChar w:fldCharType="end"/>
      </w:r>
      <w:r w:rsidRPr="00A47A44">
        <w:rPr>
          <w:shd w:val="clear" w:color="auto" w:fill="5B9BD5" w:themeFill="accent1"/>
        </w:rPr>
        <w:t>. The preparation of safety cases guides reflexivity that can be insightful when combined with a systems approach to conceptualising risk and safety</w:t>
      </w:r>
      <w:r w:rsidR="008D06DB" w:rsidRPr="00A47A44">
        <w:rPr>
          <w:shd w:val="clear" w:color="auto" w:fill="5B9BD5" w:themeFill="accent1"/>
        </w:rPr>
        <w:t xml:space="preserve"> </w:t>
      </w:r>
      <w:r w:rsidR="008D06DB" w:rsidRPr="00A47A44">
        <w:rPr>
          <w:shd w:val="clear" w:color="auto" w:fill="5B9BD5" w:themeFill="accent1"/>
        </w:rPr>
        <w:fldChar w:fldCharType="begin" w:fldLock="1"/>
      </w:r>
      <w:r w:rsidR="005E4F8F" w:rsidRPr="00A47A44">
        <w:rPr>
          <w:shd w:val="clear" w:color="auto" w:fill="5B9BD5" w:themeFill="accent1"/>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Haimes, 2009a; Ravitz &lt;i&gt;et al.&lt;/i&gt;, 2013)","plainTextFormattedCitation":"(Haimes, 2009a; Ravitz et al., 2013)","previouslyFormattedCitation":"(Haimes, 2009a; Ravitz &lt;i&gt;et al.&lt;/i&gt;, 2013)"},"properties":{"noteIndex":0},"schema":"https://github.com/citation-style-language/schema/raw/master/csl-citation.json"}</w:instrText>
      </w:r>
      <w:r w:rsidR="008D06DB" w:rsidRPr="00A47A44">
        <w:rPr>
          <w:shd w:val="clear" w:color="auto" w:fill="5B9BD5" w:themeFill="accent1"/>
        </w:rPr>
        <w:fldChar w:fldCharType="separate"/>
      </w:r>
      <w:r w:rsidR="005E4F8F" w:rsidRPr="00A47A44">
        <w:rPr>
          <w:noProof/>
          <w:shd w:val="clear" w:color="auto" w:fill="5B9BD5" w:themeFill="accent1"/>
        </w:rPr>
        <w:t xml:space="preserve">(Haimes, 2009a; Ravitz </w:t>
      </w:r>
      <w:r w:rsidR="005E4F8F" w:rsidRPr="00A47A44">
        <w:rPr>
          <w:i/>
          <w:noProof/>
          <w:shd w:val="clear" w:color="auto" w:fill="5B9BD5" w:themeFill="accent1"/>
        </w:rPr>
        <w:t>et al.</w:t>
      </w:r>
      <w:r w:rsidR="005E4F8F" w:rsidRPr="00A47A44">
        <w:rPr>
          <w:noProof/>
          <w:shd w:val="clear" w:color="auto" w:fill="5B9BD5" w:themeFill="accent1"/>
        </w:rPr>
        <w:t>, 2013)</w:t>
      </w:r>
      <w:r w:rsidR="008D06DB" w:rsidRPr="00A47A44">
        <w:rPr>
          <w:shd w:val="clear" w:color="auto" w:fill="5B9BD5" w:themeFill="accent1"/>
        </w:rPr>
        <w:fldChar w:fldCharType="end"/>
      </w:r>
      <w:r w:rsidRPr="00A47A44">
        <w:rPr>
          <w:shd w:val="clear" w:color="auto" w:fill="5B9BD5" w:themeFill="accent1"/>
        </w:rPr>
        <w:t>.</w:t>
      </w:r>
      <w:r>
        <w:t xml:space="preserve"> </w:t>
      </w:r>
      <w:r w:rsidR="008D06DB" w:rsidRPr="00A47A44">
        <w:rPr>
          <w:shd w:val="clear" w:color="auto" w:fill="FFC000" w:themeFill="accent4"/>
        </w:rPr>
        <w:t>Thus, p</w:t>
      </w:r>
      <w:r w:rsidRPr="00A47A44">
        <w:rPr>
          <w:shd w:val="clear" w:color="auto" w:fill="FFC000" w:themeFill="accent4"/>
        </w:rPr>
        <w:t xml:space="preserve">atient safety might be facilitated by the use of dynamic </w:t>
      </w:r>
      <w:r w:rsidRPr="00A47A44">
        <w:rPr>
          <w:shd w:val="clear" w:color="auto" w:fill="FFC000" w:themeFill="accent4"/>
        </w:rPr>
        <w:fldChar w:fldCharType="begin" w:fldLock="1"/>
      </w:r>
      <w:r w:rsidRPr="00A47A44">
        <w:rPr>
          <w:shd w:val="clear" w:color="auto" w:fill="FFC000" w:themeFill="accent4"/>
        </w:rPr>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Denney, Pai and Habli, 2015)</w:t>
      </w:r>
      <w:r w:rsidRPr="00A47A44">
        <w:rPr>
          <w:shd w:val="clear" w:color="auto" w:fill="FFC000" w:themeFill="accent4"/>
        </w:rPr>
        <w:fldChar w:fldCharType="end"/>
      </w:r>
      <w:r w:rsidRPr="00A47A44">
        <w:rPr>
          <w:shd w:val="clear" w:color="auto" w:fill="FFC000" w:themeFill="accent4"/>
        </w:rPr>
        <w:t xml:space="preserve">, multi-view </w:t>
      </w:r>
      <w:r w:rsidRPr="00A47A44">
        <w:rPr>
          <w:shd w:val="clear" w:color="auto" w:fill="FFC000" w:themeFill="accent4"/>
        </w:rPr>
        <w:fldChar w:fldCharType="begin" w:fldLock="1"/>
      </w:r>
      <w:r w:rsidRPr="00A47A44">
        <w:rPr>
          <w:shd w:val="clear" w:color="auto" w:fill="FFC000" w:themeFill="accent4"/>
        </w:rPr>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Flood and Habli, 2011)</w:t>
      </w:r>
      <w:r w:rsidRPr="00A47A44">
        <w:rPr>
          <w:shd w:val="clear" w:color="auto" w:fill="FFC000" w:themeFill="accent4"/>
        </w:rPr>
        <w:fldChar w:fldCharType="end"/>
      </w:r>
      <w:r w:rsidRPr="00A47A44">
        <w:rPr>
          <w:shd w:val="clear" w:color="auto" w:fill="FFC000" w:themeFill="accent4"/>
        </w:rPr>
        <w:t xml:space="preserve"> safety cases for HIT </w:t>
      </w:r>
      <w:r w:rsidRPr="00A47A44">
        <w:rPr>
          <w:shd w:val="clear" w:color="auto" w:fill="FFC000" w:themeFill="accent4"/>
        </w:rPr>
        <w:fldChar w:fldCharType="begin" w:fldLock="1"/>
      </w:r>
      <w:r w:rsidRPr="00A47A44">
        <w:rPr>
          <w:shd w:val="clear" w:color="auto" w:fill="FFC000" w:themeFill="accent4"/>
        </w:rPr>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 xml:space="preserve">(Despotou </w:t>
      </w:r>
      <w:r w:rsidRPr="00A47A44">
        <w:rPr>
          <w:i/>
          <w:noProof/>
          <w:shd w:val="clear" w:color="auto" w:fill="FFC000" w:themeFill="accent4"/>
        </w:rPr>
        <w:t>et al.</w:t>
      </w:r>
      <w:r w:rsidRPr="00A47A44">
        <w:rPr>
          <w:noProof/>
          <w:shd w:val="clear" w:color="auto" w:fill="FFC000" w:themeFill="accent4"/>
        </w:rPr>
        <w:t xml:space="preserve">, 2012; Habli </w:t>
      </w:r>
      <w:r w:rsidRPr="00A47A44">
        <w:rPr>
          <w:i/>
          <w:noProof/>
          <w:shd w:val="clear" w:color="auto" w:fill="FFC000" w:themeFill="accent4"/>
        </w:rPr>
        <w:t>et al.</w:t>
      </w:r>
      <w:r w:rsidRPr="00A47A44">
        <w:rPr>
          <w:noProof/>
          <w:shd w:val="clear" w:color="auto" w:fill="FFC000" w:themeFill="accent4"/>
        </w:rPr>
        <w:t>, 2018)</w:t>
      </w:r>
      <w:r w:rsidRPr="00A47A44">
        <w:rPr>
          <w:shd w:val="clear" w:color="auto" w:fill="FFC000" w:themeFill="accent4"/>
        </w:rPr>
        <w:fldChar w:fldCharType="end"/>
      </w:r>
      <w:r w:rsidRPr="00A47A44">
        <w:rPr>
          <w:shd w:val="clear" w:color="auto" w:fill="FFC000" w:themeFill="accent4"/>
        </w:rPr>
        <w:t xml:space="preserve"> and for healthcare services </w:t>
      </w:r>
      <w:r w:rsidRPr="00A47A44">
        <w:rPr>
          <w:shd w:val="clear" w:color="auto" w:fill="FFC000" w:themeFill="accent4"/>
        </w:rPr>
        <w:fldChar w:fldCharType="begin" w:fldLock="1"/>
      </w:r>
      <w:r w:rsidRPr="00A47A44">
        <w:rPr>
          <w:shd w:val="clear" w:color="auto" w:fill="FFC000" w:themeFill="accent4"/>
        </w:rPr>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 xml:space="preserve">(Sujan </w:t>
      </w:r>
      <w:r w:rsidRPr="00A47A44">
        <w:rPr>
          <w:i/>
          <w:noProof/>
          <w:shd w:val="clear" w:color="auto" w:fill="FFC000" w:themeFill="accent4"/>
        </w:rPr>
        <w:t>et al.</w:t>
      </w:r>
      <w:r w:rsidRPr="00A47A44">
        <w:rPr>
          <w:noProof/>
          <w:shd w:val="clear" w:color="auto" w:fill="FFC000" w:themeFill="accent4"/>
        </w:rPr>
        <w:t>, 2015)</w:t>
      </w:r>
      <w:r w:rsidRPr="00A47A44">
        <w:rPr>
          <w:shd w:val="clear" w:color="auto" w:fill="FFC000" w:themeFill="accent4"/>
        </w:rPr>
        <w:fldChar w:fldCharType="end"/>
      </w:r>
      <w:r w:rsidRPr="00A47A44">
        <w:rPr>
          <w:shd w:val="clear" w:color="auto" w:fill="FFC000" w:themeFill="accent4"/>
        </w:rPr>
        <w:t>.</w:t>
      </w:r>
    </w:p>
    <w:p w14:paraId="0B0908D6" w14:textId="77777777" w:rsidR="00BF12B0" w:rsidRDefault="00BF12B0" w:rsidP="000A1BAC"/>
    <w:p w14:paraId="2E3DCD29" w14:textId="063A50D0" w:rsidR="007B37B8" w:rsidRDefault="007B37B8" w:rsidP="000A1BAC"/>
    <w:p w14:paraId="063AF99B" w14:textId="40FFC336" w:rsidR="007B37B8" w:rsidRDefault="007B37B8" w:rsidP="007B37B8">
      <w:pPr>
        <w:pStyle w:val="Heading2"/>
      </w:pPr>
      <w:r>
        <w:t>Unclear how to integrate and interpret data streams</w:t>
      </w:r>
    </w:p>
    <w:p w14:paraId="7BAC3EB5" w14:textId="50BA236F" w:rsidR="00962238" w:rsidRDefault="00B4439A" w:rsidP="00962238">
      <w:r w:rsidRPr="00A47A44">
        <w:rPr>
          <w:shd w:val="clear" w:color="auto" w:fill="ED7D31" w:themeFill="accent2"/>
        </w:rPr>
        <w:t>Secondly, it is increasingly easier to collect data but it is not clear how they can be sensibly integrated and interpreted</w:t>
      </w:r>
      <w:r w:rsidR="003C6222" w:rsidRPr="00A47A44">
        <w:rPr>
          <w:shd w:val="clear" w:color="auto" w:fill="ED7D31" w:themeFill="accent2"/>
        </w:rPr>
        <w:t xml:space="preserve"> </w:t>
      </w:r>
      <w:r w:rsidR="003C6222" w:rsidRPr="00A47A44">
        <w:rPr>
          <w:shd w:val="clear" w:color="auto" w:fill="ED7D31" w:themeFill="accent2"/>
        </w:rPr>
        <w:fldChar w:fldCharType="begin" w:fldLock="1"/>
      </w:r>
      <w:r w:rsidR="008E3903" w:rsidRPr="00A47A44">
        <w:rPr>
          <w:shd w:val="clear" w:color="auto" w:fill="ED7D31" w:themeFill="accent2"/>
        </w:rPr>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rsidRPr="00A47A44">
        <w:rPr>
          <w:shd w:val="clear" w:color="auto" w:fill="ED7D31" w:themeFill="accent2"/>
        </w:rPr>
        <w:fldChar w:fldCharType="separate"/>
      </w:r>
      <w:r w:rsidR="00351A05" w:rsidRPr="00A47A44">
        <w:rPr>
          <w:noProof/>
          <w:shd w:val="clear" w:color="auto" w:fill="ED7D31" w:themeFill="accent2"/>
        </w:rPr>
        <w:t xml:space="preserve">(Ranjan </w:t>
      </w:r>
      <w:r w:rsidR="00351A05" w:rsidRPr="00A47A44">
        <w:rPr>
          <w:i/>
          <w:noProof/>
          <w:shd w:val="clear" w:color="auto" w:fill="ED7D31" w:themeFill="accent2"/>
        </w:rPr>
        <w:t>et al.</w:t>
      </w:r>
      <w:r w:rsidR="00351A05" w:rsidRPr="00A47A44">
        <w:rPr>
          <w:noProof/>
          <w:shd w:val="clear" w:color="auto" w:fill="ED7D31" w:themeFill="accent2"/>
        </w:rPr>
        <w:t>, 2018)</w:t>
      </w:r>
      <w:r w:rsidR="003C6222" w:rsidRPr="00A47A44">
        <w:rPr>
          <w:shd w:val="clear" w:color="auto" w:fill="ED7D31" w:themeFill="accent2"/>
        </w:rPr>
        <w:fldChar w:fldCharType="end"/>
      </w:r>
      <w:r w:rsidR="007B37B8" w:rsidRPr="00A47A44">
        <w:rPr>
          <w:shd w:val="clear" w:color="auto" w:fill="ED7D31" w:themeFill="accent2"/>
        </w:rPr>
        <w:t>.</w:t>
      </w:r>
      <w:r w:rsidR="00962238">
        <w:t xml:space="preserve"> </w:t>
      </w:r>
      <w:r w:rsidR="00962238" w:rsidRPr="00A47A44">
        <w:rPr>
          <w:shd w:val="clear" w:color="auto" w:fill="92D050"/>
        </w:rPr>
        <w:t xml:space="preserve">There is a risk that opportunities will be missed to use data to improve safety, and </w:t>
      </w:r>
      <w:r w:rsidR="009B4077" w:rsidRPr="00A47A44">
        <w:rPr>
          <w:shd w:val="clear" w:color="auto" w:fill="92D050"/>
        </w:rPr>
        <w:t xml:space="preserve">there are </w:t>
      </w:r>
      <w:r w:rsidR="00962238" w:rsidRPr="00A47A44">
        <w:rPr>
          <w:shd w:val="clear" w:color="auto" w:fill="92D050"/>
        </w:rPr>
        <w:t>risks of inappropriate or biased use of d</w:t>
      </w:r>
      <w:r w:rsidR="008602F4" w:rsidRPr="00A47A44">
        <w:rPr>
          <w:shd w:val="clear" w:color="auto" w:fill="92D050"/>
        </w:rPr>
        <w:t>ata that threatens patient</w:t>
      </w:r>
      <w:r w:rsidR="00962238" w:rsidRPr="00A47A44">
        <w:rPr>
          <w:shd w:val="clear" w:color="auto" w:fill="92D050"/>
        </w:rPr>
        <w:t>s</w:t>
      </w:r>
      <w:r w:rsidR="008602F4" w:rsidRPr="00A47A44">
        <w:rPr>
          <w:shd w:val="clear" w:color="auto" w:fill="92D050"/>
        </w:rPr>
        <w:t>’</w:t>
      </w:r>
      <w:r w:rsidR="00962238" w:rsidRPr="00A47A44">
        <w:rPr>
          <w:shd w:val="clear" w:color="auto" w:fill="92D050"/>
        </w:rPr>
        <w:t xml:space="preserve"> safety. </w:t>
      </w:r>
      <w:r w:rsidR="00962238" w:rsidRPr="00A47A44">
        <w:rPr>
          <w:shd w:val="clear" w:color="auto" w:fill="5B9BD5" w:themeFill="accent1"/>
        </w:rPr>
        <w:t>To mitigate these hazards, safe development and use of middleware will be essential to provide an intermediary “</w:t>
      </w:r>
      <w:r w:rsidR="00962238" w:rsidRPr="00A47A44">
        <w:rPr>
          <w:i/>
          <w:shd w:val="clear" w:color="auto" w:fill="5B9BD5" w:themeFill="accent1"/>
        </w:rPr>
        <w:t xml:space="preserve">to abstract </w:t>
      </w:r>
      <w:r w:rsidR="00962238" w:rsidRPr="00A47A44">
        <w:rPr>
          <w:shd w:val="clear" w:color="auto" w:fill="5B9BD5" w:themeFill="accent1"/>
        </w:rPr>
        <w:t>[the]</w:t>
      </w:r>
      <w:r w:rsidR="00962238" w:rsidRPr="00A47A44">
        <w:rPr>
          <w:i/>
          <w:shd w:val="clear" w:color="auto" w:fill="5B9BD5" w:themeFill="accent1"/>
        </w:rPr>
        <w:t xml:space="preserve"> heterogeneity </w:t>
      </w:r>
      <w:r w:rsidR="00962238" w:rsidRPr="00A47A44">
        <w:rPr>
          <w:shd w:val="clear" w:color="auto" w:fill="5B9BD5" w:themeFill="accent1"/>
        </w:rPr>
        <w:t>[of HITs]</w:t>
      </w:r>
      <w:r w:rsidR="00962238" w:rsidRPr="00A47A44">
        <w:rPr>
          <w:i/>
          <w:shd w:val="clear" w:color="auto" w:fill="5B9BD5" w:themeFill="accent1"/>
        </w:rPr>
        <w:t xml:space="preserve"> … to achieve a seamless integration</w:t>
      </w:r>
      <w:r w:rsidR="00962238" w:rsidRPr="00A47A44">
        <w:rPr>
          <w:shd w:val="clear" w:color="auto" w:fill="5B9BD5" w:themeFill="accent1"/>
        </w:rPr>
        <w:t xml:space="preserve">” </w:t>
      </w:r>
      <w:r w:rsidR="00962238" w:rsidRPr="00A47A44">
        <w:rPr>
          <w:shd w:val="clear" w:color="auto" w:fill="5B9BD5" w:themeFill="accent1"/>
        </w:rPr>
        <w:fldChar w:fldCharType="begin" w:fldLock="1"/>
      </w:r>
      <w:r w:rsidR="00962238" w:rsidRPr="00A47A44">
        <w:rPr>
          <w:shd w:val="clear" w:color="auto" w:fill="5B9BD5" w:themeFill="accent1"/>
        </w:rPr>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00962238" w:rsidRPr="00A47A44">
        <w:rPr>
          <w:shd w:val="clear" w:color="auto" w:fill="5B9BD5" w:themeFill="accent1"/>
        </w:rPr>
        <w:fldChar w:fldCharType="separate"/>
      </w:r>
      <w:r w:rsidR="00962238" w:rsidRPr="00A47A44">
        <w:rPr>
          <w:noProof/>
          <w:shd w:val="clear" w:color="auto" w:fill="5B9BD5" w:themeFill="accent1"/>
        </w:rPr>
        <w:t>(Díaz, Martín and Rubio, 2016)</w:t>
      </w:r>
      <w:r w:rsidR="00962238" w:rsidRPr="00A47A44">
        <w:rPr>
          <w:shd w:val="clear" w:color="auto" w:fill="5B9BD5" w:themeFill="accent1"/>
        </w:rPr>
        <w:fldChar w:fldCharType="end"/>
      </w:r>
      <w:r w:rsidR="00962238" w:rsidRPr="00A47A44">
        <w:rPr>
          <w:shd w:val="clear" w:color="auto" w:fill="5B9BD5" w:themeFill="accent1"/>
        </w:rPr>
        <w:t xml:space="preserve">. Proposed solutions include standards for exchanging electronic health records </w:t>
      </w:r>
      <w:r w:rsidR="00962238" w:rsidRPr="00A47A44">
        <w:rPr>
          <w:shd w:val="clear" w:color="auto" w:fill="5B9BD5" w:themeFill="accent1"/>
        </w:rPr>
        <w:fldChar w:fldCharType="begin" w:fldLock="1"/>
      </w:r>
      <w:r w:rsidR="00962238" w:rsidRPr="00A47A44">
        <w:rPr>
          <w:shd w:val="clear" w:color="auto" w:fill="5B9BD5" w:themeFill="accent1"/>
        </w:rPr>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00962238" w:rsidRPr="00A47A44">
        <w:rPr>
          <w:shd w:val="clear" w:color="auto" w:fill="5B9BD5" w:themeFill="accent1"/>
        </w:rPr>
        <w:fldChar w:fldCharType="separate"/>
      </w:r>
      <w:r w:rsidR="00962238" w:rsidRPr="00A47A44">
        <w:rPr>
          <w:noProof/>
          <w:shd w:val="clear" w:color="auto" w:fill="5B9BD5" w:themeFill="accent1"/>
        </w:rPr>
        <w:t>(Saripalle et al., 2019; see Houta et al., 2019 for application in epilepsy data)</w:t>
      </w:r>
      <w:r w:rsidR="00962238" w:rsidRPr="00A47A44">
        <w:rPr>
          <w:shd w:val="clear" w:color="auto" w:fill="5B9BD5" w:themeFill="accent1"/>
        </w:rPr>
        <w:fldChar w:fldCharType="end"/>
      </w:r>
      <w:r w:rsidR="00962238" w:rsidRPr="00A47A44">
        <w:rPr>
          <w:shd w:val="clear" w:color="auto" w:fill="5B9BD5" w:themeFill="accent1"/>
        </w:rPr>
        <w:t xml:space="preserve">, distributed architectures to integrate electronic health records </w:t>
      </w:r>
      <w:r w:rsidR="00962238" w:rsidRPr="00A47A44">
        <w:rPr>
          <w:shd w:val="clear" w:color="auto" w:fill="5B9BD5" w:themeFill="accent1"/>
        </w:rPr>
        <w:fldChar w:fldCharType="begin" w:fldLock="1"/>
      </w:r>
      <w:r w:rsidR="00962238" w:rsidRPr="00A47A44">
        <w:rPr>
          <w:shd w:val="clear" w:color="auto" w:fill="5B9BD5" w:themeFill="accent1"/>
        </w:rPr>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00962238" w:rsidRPr="00A47A44">
        <w:rPr>
          <w:shd w:val="clear" w:color="auto" w:fill="5B9BD5" w:themeFill="accent1"/>
        </w:rPr>
        <w:fldChar w:fldCharType="separate"/>
      </w:r>
      <w:r w:rsidR="00962238" w:rsidRPr="00A47A44">
        <w:rPr>
          <w:noProof/>
          <w:shd w:val="clear" w:color="auto" w:fill="5B9BD5" w:themeFill="accent1"/>
        </w:rPr>
        <w:t xml:space="preserve">(Roehrs, André and Righi, 2017; Roehrs, 2019; Roehrs </w:t>
      </w:r>
      <w:r w:rsidR="00962238" w:rsidRPr="00A47A44">
        <w:rPr>
          <w:i/>
          <w:noProof/>
          <w:shd w:val="clear" w:color="auto" w:fill="5B9BD5" w:themeFill="accent1"/>
        </w:rPr>
        <w:t>et al.</w:t>
      </w:r>
      <w:r w:rsidR="00962238" w:rsidRPr="00A47A44">
        <w:rPr>
          <w:noProof/>
          <w:shd w:val="clear" w:color="auto" w:fill="5B9BD5" w:themeFill="accent1"/>
        </w:rPr>
        <w:t>, 2019)</w:t>
      </w:r>
      <w:r w:rsidR="00962238" w:rsidRPr="00A47A44">
        <w:rPr>
          <w:shd w:val="clear" w:color="auto" w:fill="5B9BD5" w:themeFill="accent1"/>
        </w:rPr>
        <w:fldChar w:fldCharType="end"/>
      </w:r>
      <w:r w:rsidR="00962238" w:rsidRPr="00A47A44">
        <w:rPr>
          <w:shd w:val="clear" w:color="auto" w:fill="5B9BD5" w:themeFill="accent1"/>
        </w:rPr>
        <w:t>, and 3</w:t>
      </w:r>
      <w:r w:rsidR="00962238" w:rsidRPr="00A47A44">
        <w:rPr>
          <w:shd w:val="clear" w:color="auto" w:fill="5B9BD5" w:themeFill="accent1"/>
          <w:vertAlign w:val="superscript"/>
        </w:rPr>
        <w:t>rd</w:t>
      </w:r>
      <w:r w:rsidR="00962238" w:rsidRPr="00A47A44">
        <w:rPr>
          <w:shd w:val="clear" w:color="auto" w:fill="5B9BD5" w:themeFill="accent1"/>
        </w:rPr>
        <w:t xml:space="preserve">-party infrastructure for linkage and querying of electronic health records, e.g. the CSIRO Health Data Integration tool </w:t>
      </w:r>
      <w:r w:rsidR="00962238" w:rsidRPr="00A47A44">
        <w:rPr>
          <w:shd w:val="clear" w:color="auto" w:fill="5B9BD5" w:themeFill="accent1"/>
        </w:rPr>
        <w:fldChar w:fldCharType="begin" w:fldLock="1"/>
      </w:r>
      <w:r w:rsidR="00962238" w:rsidRPr="00A47A44">
        <w:rPr>
          <w:shd w:val="clear" w:color="auto" w:fill="5B9BD5" w:themeFill="accent1"/>
        </w:rPr>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00962238" w:rsidRPr="00A47A44">
        <w:rPr>
          <w:shd w:val="clear" w:color="auto" w:fill="5B9BD5" w:themeFill="accent1"/>
        </w:rPr>
        <w:fldChar w:fldCharType="separate"/>
      </w:r>
      <w:r w:rsidR="00962238" w:rsidRPr="00A47A44">
        <w:rPr>
          <w:noProof/>
          <w:shd w:val="clear" w:color="auto" w:fill="5B9BD5" w:themeFill="accent1"/>
        </w:rPr>
        <w:t>(Hansen, Pang and Maeder, 2007)</w:t>
      </w:r>
      <w:r w:rsidR="00962238" w:rsidRPr="00A47A44">
        <w:rPr>
          <w:shd w:val="clear" w:color="auto" w:fill="5B9BD5" w:themeFill="accent1"/>
        </w:rPr>
        <w:fldChar w:fldCharType="end"/>
      </w:r>
      <w:r w:rsidR="00962238" w:rsidRPr="00A47A44">
        <w:rPr>
          <w:shd w:val="clear" w:color="auto" w:fill="5B9BD5" w:themeFill="accent1"/>
        </w:rPr>
        <w:t>.</w:t>
      </w:r>
      <w:r w:rsidR="00962238">
        <w:t xml:space="preserve"> </w:t>
      </w:r>
    </w:p>
    <w:p w14:paraId="0695BF48" w14:textId="255DDDC2" w:rsidR="00962238" w:rsidRPr="006A4C08" w:rsidRDefault="00962238" w:rsidP="00962238">
      <w:r w:rsidRPr="00A47A44">
        <w:rPr>
          <w:shd w:val="clear" w:color="auto" w:fill="5B9BD5" w:themeFill="accent1"/>
        </w:rPr>
        <w:lastRenderedPageBreak/>
        <w:t xml:space="preserve">Other contributing solutions include dynamic modelling of the data </w:t>
      </w:r>
      <w:r w:rsidRPr="00A47A44">
        <w:rPr>
          <w:shd w:val="clear" w:color="auto" w:fill="5B9BD5" w:themeFill="accent1"/>
        </w:rPr>
        <w:fldChar w:fldCharType="begin" w:fldLock="1"/>
      </w:r>
      <w:r w:rsidRPr="00A47A44">
        <w:rPr>
          <w:shd w:val="clear" w:color="auto" w:fill="5B9BD5" w:themeFill="accent1"/>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 xml:space="preserve">(Jenkins </w:t>
      </w:r>
      <w:r w:rsidRPr="00A47A44">
        <w:rPr>
          <w:i/>
          <w:noProof/>
          <w:shd w:val="clear" w:color="auto" w:fill="5B9BD5" w:themeFill="accent1"/>
        </w:rPr>
        <w:t>et al.</w:t>
      </w:r>
      <w:r w:rsidRPr="00A47A44">
        <w:rPr>
          <w:noProof/>
          <w:shd w:val="clear" w:color="auto" w:fill="5B9BD5" w:themeFill="accent1"/>
        </w:rPr>
        <w:t>, 2018)</w:t>
      </w:r>
      <w:r w:rsidRPr="00A47A44">
        <w:rPr>
          <w:shd w:val="clear" w:color="auto" w:fill="5B9BD5" w:themeFill="accent1"/>
        </w:rPr>
        <w:fldChar w:fldCharType="end"/>
      </w:r>
      <w:r w:rsidRPr="00A47A44">
        <w:rPr>
          <w:shd w:val="clear" w:color="auto" w:fill="5B9BD5" w:themeFill="accent1"/>
        </w:rPr>
        <w:t xml:space="preserve">, which can provide a solution to the transient relevance of predictive models. Similarly, progress continues to be made developing models that respect the latent, data-generating processes underlying the phenomena of interest </w:t>
      </w:r>
      <w:r w:rsidRPr="00A47A44">
        <w:rPr>
          <w:shd w:val="clear" w:color="auto" w:fill="5B9BD5" w:themeFill="accent1"/>
        </w:rPr>
        <w:fldChar w:fldCharType="begin" w:fldLock="1"/>
      </w:r>
      <w:r w:rsidRPr="00A47A44">
        <w:rPr>
          <w:shd w:val="clear" w:color="auto" w:fill="5B9BD5" w:themeFill="accent1"/>
        </w:rP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 xml:space="preserve">(Sperrin </w:t>
      </w:r>
      <w:r w:rsidRPr="00A47A44">
        <w:rPr>
          <w:i/>
          <w:noProof/>
          <w:shd w:val="clear" w:color="auto" w:fill="5B9BD5" w:themeFill="accent1"/>
        </w:rPr>
        <w:t>et al.</w:t>
      </w:r>
      <w:r w:rsidRPr="00A47A44">
        <w:rPr>
          <w:noProof/>
          <w:shd w:val="clear" w:color="auto" w:fill="5B9BD5" w:themeFill="accent1"/>
        </w:rPr>
        <w:t>, 2019)</w:t>
      </w:r>
      <w:r w:rsidRPr="00A47A44">
        <w:rPr>
          <w:shd w:val="clear" w:color="auto" w:fill="5B9BD5" w:themeFill="accent1"/>
        </w:rPr>
        <w:fldChar w:fldCharType="end"/>
      </w:r>
      <w:r w:rsidRPr="00A47A44">
        <w:rPr>
          <w:shd w:val="clear" w:color="auto" w:fill="5B9BD5" w:themeFill="accent1"/>
        </w:rPr>
        <w:t xml:space="preserve">, which might clarify ‘Big healthcare data’ </w:t>
      </w:r>
      <w:r w:rsidRPr="00A47A44">
        <w:rPr>
          <w:shd w:val="clear" w:color="auto" w:fill="5B9BD5" w:themeFill="accent1"/>
        </w:rPr>
        <w:fldChar w:fldCharType="begin" w:fldLock="1"/>
      </w:r>
      <w:r w:rsidR="003E2D52" w:rsidRPr="00A47A44">
        <w:rPr>
          <w:shd w:val="clear" w:color="auto" w:fill="5B9BD5" w:themeFill="accent1"/>
        </w:rPr>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Beam and Kohane, 2018)","plainTextFormattedCitation":"(Beam and Kohane, 2018)","previouslyFormattedCitation":"(Beam and Kohane, 2018)"},"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Beam and Kohane, 2018)</w:t>
      </w:r>
      <w:r w:rsidRPr="00A47A44">
        <w:rPr>
          <w:shd w:val="clear" w:color="auto" w:fill="5B9BD5" w:themeFill="accent1"/>
        </w:rPr>
        <w:fldChar w:fldCharType="end"/>
      </w:r>
      <w:r w:rsidRPr="00A47A44">
        <w:rPr>
          <w:shd w:val="clear" w:color="auto" w:fill="5B9BD5" w:themeFill="accent1"/>
        </w:rPr>
        <w:t>.</w:t>
      </w:r>
      <w:r w:rsidR="0081714B" w:rsidRPr="00A47A44">
        <w:rPr>
          <w:shd w:val="clear" w:color="auto" w:fill="5B9BD5" w:themeFill="accent1"/>
        </w:rPr>
        <w:t xml:space="preserve"> Finally, progress in artificial intelligence (particularly anomaly detection) might help to mitigate problems arising from data errors </w:t>
      </w:r>
      <w:r w:rsidR="0081714B" w:rsidRPr="00A47A44">
        <w:rPr>
          <w:shd w:val="clear" w:color="auto" w:fill="5B9BD5" w:themeFill="accent1"/>
        </w:rPr>
        <w:fldChar w:fldCharType="begin" w:fldLock="1"/>
      </w:r>
      <w:r w:rsidR="0081714B" w:rsidRPr="00A47A44">
        <w:rPr>
          <w:shd w:val="clear" w:color="auto" w:fill="5B9BD5" w:themeFill="accent1"/>
        </w:rP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rsidR="0081714B" w:rsidRPr="00A47A44">
        <w:rPr>
          <w:shd w:val="clear" w:color="auto" w:fill="5B9BD5" w:themeFill="accent1"/>
        </w:rPr>
        <w:fldChar w:fldCharType="separate"/>
      </w:r>
      <w:r w:rsidR="0081714B" w:rsidRPr="00A47A44">
        <w:rPr>
          <w:noProof/>
          <w:shd w:val="clear" w:color="auto" w:fill="5B9BD5" w:themeFill="accent1"/>
        </w:rPr>
        <w:t xml:space="preserve">(Challen </w:t>
      </w:r>
      <w:r w:rsidR="0081714B" w:rsidRPr="00A47A44">
        <w:rPr>
          <w:i/>
          <w:noProof/>
          <w:shd w:val="clear" w:color="auto" w:fill="5B9BD5" w:themeFill="accent1"/>
        </w:rPr>
        <w:t>et al.</w:t>
      </w:r>
      <w:r w:rsidR="0081714B" w:rsidRPr="00A47A44">
        <w:rPr>
          <w:noProof/>
          <w:shd w:val="clear" w:color="auto" w:fill="5B9BD5" w:themeFill="accent1"/>
        </w:rPr>
        <w:t>, 2019; Macrae, 2019)</w:t>
      </w:r>
      <w:r w:rsidR="0081714B" w:rsidRPr="00A47A44">
        <w:rPr>
          <w:shd w:val="clear" w:color="auto" w:fill="5B9BD5" w:themeFill="accent1"/>
        </w:rPr>
        <w:fldChar w:fldCharType="end"/>
      </w:r>
      <w:r w:rsidR="0081714B" w:rsidRPr="00A47A44">
        <w:rPr>
          <w:shd w:val="clear" w:color="auto" w:fill="5B9BD5" w:themeFill="accent1"/>
        </w:rPr>
        <w:t xml:space="preserve">. For example, to minimise inappropriate decisions due to poor data quality, </w:t>
      </w:r>
      <w:r w:rsidR="0081714B" w:rsidRPr="00A47A44">
        <w:rPr>
          <w:shd w:val="clear" w:color="auto" w:fill="5B9BD5" w:themeFill="accent1"/>
        </w:rPr>
        <w:fldChar w:fldCharType="begin" w:fldLock="1"/>
      </w:r>
      <w:r w:rsidR="0081714B" w:rsidRPr="00A47A44">
        <w:rPr>
          <w:shd w:val="clear" w:color="auto" w:fill="5B9BD5" w:themeFill="accent1"/>
        </w:rPr>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81714B" w:rsidRPr="00A47A44">
        <w:rPr>
          <w:shd w:val="clear" w:color="auto" w:fill="5B9BD5" w:themeFill="accent1"/>
        </w:rPr>
        <w:fldChar w:fldCharType="separate"/>
      </w:r>
      <w:r w:rsidR="0081714B" w:rsidRPr="00A47A44">
        <w:rPr>
          <w:noProof/>
          <w:shd w:val="clear" w:color="auto" w:fill="5B9BD5" w:themeFill="accent1"/>
        </w:rPr>
        <w:t>Sako et al. (2020)</w:t>
      </w:r>
      <w:r w:rsidR="0081714B" w:rsidRPr="00A47A44">
        <w:rPr>
          <w:shd w:val="clear" w:color="auto" w:fill="5B9BD5" w:themeFill="accent1"/>
        </w:rPr>
        <w:fldChar w:fldCharType="end"/>
      </w:r>
      <w:r w:rsidR="0081714B" w:rsidRPr="00A47A44">
        <w:rPr>
          <w:shd w:val="clear" w:color="auto" w:fill="5B9BD5" w:themeFill="accent1"/>
        </w:rPr>
        <w:t xml:space="preserve"> provides a conceptual framework for automated assessment of data quality and information integrity</w:t>
      </w:r>
      <w:r w:rsidR="0081714B">
        <w:t>.</w:t>
      </w:r>
      <w:r w:rsidR="003E6B64">
        <w:t xml:space="preserve"> </w:t>
      </w:r>
      <w:r w:rsidR="003E6B64" w:rsidRPr="003E6B64">
        <w:rPr>
          <w:shd w:val="clear" w:color="auto" w:fill="FFC000" w:themeFill="accent4"/>
        </w:rPr>
        <w:t>These methods are examples of how HIT can be used to improve patient safety as well as help with safe use of HIT.</w:t>
      </w:r>
    </w:p>
    <w:p w14:paraId="34F914DE" w14:textId="77777777" w:rsidR="00962238" w:rsidRDefault="00962238" w:rsidP="000A1BAC"/>
    <w:p w14:paraId="123D50B9" w14:textId="6A15425B" w:rsidR="007B37B8" w:rsidRDefault="007B37B8" w:rsidP="000A1BAC"/>
    <w:p w14:paraId="4C9F8C1A" w14:textId="397C8BDA" w:rsidR="007B37B8" w:rsidRDefault="007B37B8" w:rsidP="007B37B8">
      <w:pPr>
        <w:pStyle w:val="Heading2"/>
      </w:pPr>
      <w:r>
        <w:t>Reactive regulations and standards</w:t>
      </w:r>
    </w:p>
    <w:p w14:paraId="6E348CBD" w14:textId="66DAC31D" w:rsidR="003E2D52" w:rsidRDefault="00B4439A" w:rsidP="000A1BAC">
      <w:r w:rsidRPr="00A47A44">
        <w:rPr>
          <w:shd w:val="clear" w:color="auto" w:fill="ED7D31" w:themeFill="accent2"/>
        </w:rPr>
        <w:t>Thirdly, as the pace of innovation accelerates, the current reactive (rather than proactive) regulatory- and standards-based approaches to safety will be increasingly ineffective at assuring patients’ safety</w:t>
      </w:r>
      <w:r w:rsidRPr="00A47A44">
        <w:rPr>
          <w:shd w:val="clear" w:color="auto" w:fill="92D050"/>
        </w:rPr>
        <w:t>.</w:t>
      </w:r>
      <w:r w:rsidR="0081714B" w:rsidRPr="00A47A44">
        <w:rPr>
          <w:shd w:val="clear" w:color="auto" w:fill="92D050"/>
        </w:rPr>
        <w:t xml:space="preserve"> The implication is that avoidable harm might be experienced before mitigations are put in place.</w:t>
      </w:r>
      <w:r w:rsidR="003E2D52">
        <w:t xml:space="preserve"> </w:t>
      </w:r>
      <w:r w:rsidR="003E2D52" w:rsidRPr="00A47A44">
        <w:rPr>
          <w:shd w:val="clear" w:color="auto" w:fill="5B9BD5" w:themeFill="accent1"/>
        </w:rPr>
        <w:t xml:space="preserve">We recommend </w:t>
      </w:r>
      <w:r w:rsidR="009B4077" w:rsidRPr="00A47A44">
        <w:rPr>
          <w:shd w:val="clear" w:color="auto" w:fill="5B9BD5" w:themeFill="accent1"/>
        </w:rPr>
        <w:t>synchronisation</w:t>
      </w:r>
      <w:r w:rsidR="003E2D52" w:rsidRPr="00A47A44">
        <w:rPr>
          <w:shd w:val="clear" w:color="auto" w:fill="5B9BD5" w:themeFill="accent1"/>
        </w:rPr>
        <w:t xml:space="preserve"> of the development and evaluation of HIT, similar to the IDEAL framework </w:t>
      </w:r>
      <w:r w:rsidR="003E2D52" w:rsidRPr="00A47A44">
        <w:rPr>
          <w:shd w:val="clear" w:color="auto" w:fill="5B9BD5" w:themeFill="accent1"/>
        </w:rPr>
        <w:fldChar w:fldCharType="begin" w:fldLock="1"/>
      </w:r>
      <w:r w:rsidR="003E2D52" w:rsidRPr="00A47A44">
        <w:rPr>
          <w:shd w:val="clear" w:color="auto" w:fill="5B9BD5" w:themeFill="accent1"/>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Sedrakyan &lt;i&gt;et al.&lt;/i&gt;, 2016)","plainTextFormattedCitation":"(Sedrakyan et al., 2016)","previouslyFormattedCitation":"(Sedrakyan &lt;i&gt;et al.&lt;/i&gt;, 2016)"},"properties":{"noteIndex":0},"schema":"https://github.com/citation-style-language/schema/raw/master/csl-citation.json"}</w:instrText>
      </w:r>
      <w:r w:rsidR="003E2D52" w:rsidRPr="00A47A44">
        <w:rPr>
          <w:shd w:val="clear" w:color="auto" w:fill="5B9BD5" w:themeFill="accent1"/>
        </w:rPr>
        <w:fldChar w:fldCharType="separate"/>
      </w:r>
      <w:r w:rsidR="003E2D52" w:rsidRPr="00A47A44">
        <w:rPr>
          <w:noProof/>
          <w:shd w:val="clear" w:color="auto" w:fill="5B9BD5" w:themeFill="accent1"/>
        </w:rPr>
        <w:t xml:space="preserve">(Sedrakyan </w:t>
      </w:r>
      <w:r w:rsidR="003E2D52" w:rsidRPr="00A47A44">
        <w:rPr>
          <w:i/>
          <w:noProof/>
          <w:shd w:val="clear" w:color="auto" w:fill="5B9BD5" w:themeFill="accent1"/>
        </w:rPr>
        <w:t>et al.</w:t>
      </w:r>
      <w:r w:rsidR="003E2D52" w:rsidRPr="00A47A44">
        <w:rPr>
          <w:noProof/>
          <w:shd w:val="clear" w:color="auto" w:fill="5B9BD5" w:themeFill="accent1"/>
        </w:rPr>
        <w:t>, 2016)</w:t>
      </w:r>
      <w:r w:rsidR="003E2D52" w:rsidRPr="00A47A44">
        <w:rPr>
          <w:shd w:val="clear" w:color="auto" w:fill="5B9BD5" w:themeFill="accent1"/>
        </w:rPr>
        <w:fldChar w:fldCharType="end"/>
      </w:r>
      <w:r w:rsidR="003E2D52" w:rsidRPr="00A47A44">
        <w:rPr>
          <w:shd w:val="clear" w:color="auto" w:fill="5B9BD5" w:themeFill="accent1"/>
        </w:rPr>
        <w:t>. The IDEAL framework champions gradual approval of medical devices rather than the one-shot approval of CE marking</w:t>
      </w:r>
      <w:r w:rsidR="008D06DB" w:rsidRPr="00A47A44">
        <w:rPr>
          <w:shd w:val="clear" w:color="auto" w:fill="5B9BD5" w:themeFill="accent1"/>
        </w:rPr>
        <w:t xml:space="preserve"> </w:t>
      </w:r>
      <w:r w:rsidR="008D06DB" w:rsidRPr="00A47A44">
        <w:rPr>
          <w:shd w:val="clear" w:color="auto" w:fill="5B9BD5" w:themeFill="accent1"/>
        </w:rPr>
        <w:fldChar w:fldCharType="begin" w:fldLock="1"/>
      </w:r>
      <w:r w:rsidR="008D06DB" w:rsidRPr="00A47A44">
        <w:rPr>
          <w:shd w:val="clear" w:color="auto" w:fill="5B9BD5" w:themeFill="accent1"/>
        </w:rPr>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The European Parliment and The Council of the European Union, 1993)","plainTextFormattedCitation":"(The European Parliment and The Council of the European Union, 1993)","previouslyFormattedCitation":"(The European Parliment and The Council of the European Union, 1993)"},"properties":{"noteIndex":0},"schema":"https://github.com/citation-style-language/schema/raw/master/csl-citation.json"}</w:instrText>
      </w:r>
      <w:r w:rsidR="008D06DB" w:rsidRPr="00A47A44">
        <w:rPr>
          <w:shd w:val="clear" w:color="auto" w:fill="5B9BD5" w:themeFill="accent1"/>
        </w:rPr>
        <w:fldChar w:fldCharType="separate"/>
      </w:r>
      <w:r w:rsidR="008D06DB" w:rsidRPr="00A47A44">
        <w:rPr>
          <w:noProof/>
          <w:shd w:val="clear" w:color="auto" w:fill="5B9BD5" w:themeFill="accent1"/>
        </w:rPr>
        <w:t>(The European Parliment and The Council of the European Union, 1993)</w:t>
      </w:r>
      <w:r w:rsidR="008D06DB" w:rsidRPr="00A47A44">
        <w:rPr>
          <w:shd w:val="clear" w:color="auto" w:fill="5B9BD5" w:themeFill="accent1"/>
        </w:rPr>
        <w:fldChar w:fldCharType="end"/>
      </w:r>
      <w:r w:rsidR="003E2D52" w:rsidRPr="00A47A44">
        <w:rPr>
          <w:shd w:val="clear" w:color="auto" w:fill="5B9BD5" w:themeFill="accent1"/>
        </w:rPr>
        <w:t>, which would allow “</w:t>
      </w:r>
      <w:r w:rsidR="003E2D52" w:rsidRPr="00A47A44">
        <w:rPr>
          <w:i/>
          <w:shd w:val="clear" w:color="auto" w:fill="5B9BD5" w:themeFill="accent1"/>
        </w:rPr>
        <w:t>graded, responsible, but earlier patient access</w:t>
      </w:r>
      <w:r w:rsidR="003E2D52" w:rsidRPr="00A47A44">
        <w:rPr>
          <w:shd w:val="clear" w:color="auto" w:fill="5B9BD5" w:themeFill="accent1"/>
        </w:rPr>
        <w:t xml:space="preserve">” </w:t>
      </w:r>
      <w:r w:rsidR="003E2D52" w:rsidRPr="00A47A44">
        <w:rPr>
          <w:shd w:val="clear" w:color="auto" w:fill="5B9BD5" w:themeFill="accent1"/>
        </w:rPr>
        <w:fldChar w:fldCharType="begin" w:fldLock="1"/>
      </w:r>
      <w:r w:rsidR="003E2D52" w:rsidRPr="00A47A44">
        <w:rPr>
          <w:shd w:val="clear" w:color="auto" w:fill="5B9BD5" w:themeFill="accent1"/>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Sedrakyan &lt;i&gt;et al.&lt;/i&gt;, 2016; Hirst &lt;i&gt;et al.&lt;/i&gt;, 2019)","plainTextFormattedCitation":"(Sedrakyan et al., 2016; Hirst et al., 2019)","previouslyFormattedCitation":"(Sedrakyan &lt;i&gt;et al.&lt;/i&gt;, 2016; Hirst &lt;i&gt;et al.&lt;/i&gt;, 2019)"},"properties":{"noteIndex":0},"schema":"https://github.com/citation-style-language/schema/raw/master/csl-citation.json"}</w:instrText>
      </w:r>
      <w:r w:rsidR="003E2D52" w:rsidRPr="00A47A44">
        <w:rPr>
          <w:shd w:val="clear" w:color="auto" w:fill="5B9BD5" w:themeFill="accent1"/>
        </w:rPr>
        <w:fldChar w:fldCharType="separate"/>
      </w:r>
      <w:r w:rsidR="003E2D52" w:rsidRPr="00A47A44">
        <w:rPr>
          <w:noProof/>
          <w:shd w:val="clear" w:color="auto" w:fill="5B9BD5" w:themeFill="accent1"/>
        </w:rPr>
        <w:t xml:space="preserve">(Sedrakyan </w:t>
      </w:r>
      <w:r w:rsidR="003E2D52" w:rsidRPr="00A47A44">
        <w:rPr>
          <w:i/>
          <w:noProof/>
          <w:shd w:val="clear" w:color="auto" w:fill="5B9BD5" w:themeFill="accent1"/>
        </w:rPr>
        <w:t>et al.</w:t>
      </w:r>
      <w:r w:rsidR="003E2D52" w:rsidRPr="00A47A44">
        <w:rPr>
          <w:noProof/>
          <w:shd w:val="clear" w:color="auto" w:fill="5B9BD5" w:themeFill="accent1"/>
        </w:rPr>
        <w:t xml:space="preserve">, 2016; Hirst </w:t>
      </w:r>
      <w:r w:rsidR="003E2D52" w:rsidRPr="00A47A44">
        <w:rPr>
          <w:i/>
          <w:noProof/>
          <w:shd w:val="clear" w:color="auto" w:fill="5B9BD5" w:themeFill="accent1"/>
        </w:rPr>
        <w:t>et al.</w:t>
      </w:r>
      <w:r w:rsidR="003E2D52" w:rsidRPr="00A47A44">
        <w:rPr>
          <w:noProof/>
          <w:shd w:val="clear" w:color="auto" w:fill="5B9BD5" w:themeFill="accent1"/>
        </w:rPr>
        <w:t>, 2019)</w:t>
      </w:r>
      <w:r w:rsidR="003E2D52" w:rsidRPr="00A47A44">
        <w:rPr>
          <w:shd w:val="clear" w:color="auto" w:fill="5B9BD5" w:themeFill="accent1"/>
        </w:rPr>
        <w:fldChar w:fldCharType="end"/>
      </w:r>
      <w:r w:rsidR="003E2D52" w:rsidRPr="00A47A44">
        <w:rPr>
          <w:shd w:val="clear" w:color="auto" w:fill="5B9BD5" w:themeFill="accent1"/>
        </w:rPr>
        <w:t xml:space="preserve">. Such frameworks simultaneously address concerns that the increased administrative burden of more-stringent regulations might delay products that are imperfect but practically useful </w:t>
      </w:r>
      <w:r w:rsidR="003E2D52" w:rsidRPr="00A47A44">
        <w:rPr>
          <w:shd w:val="clear" w:color="auto" w:fill="5B9BD5" w:themeFill="accent1"/>
        </w:rPr>
        <w:fldChar w:fldCharType="begin" w:fldLock="1"/>
      </w:r>
      <w:r w:rsidR="003E2D52" w:rsidRPr="00A47A44">
        <w:rPr>
          <w:shd w:val="clear" w:color="auto" w:fill="5B9BD5" w:themeFill="accent1"/>
        </w:rPr>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Oelze, Neeser and Müller, 2019)","plainTextFormattedCitation":"(Oelze, Neeser and Müller, 2019)","previouslyFormattedCitation":"(Oelze, Neeser and Müller, 2019)"},"properties":{"noteIndex":0},"schema":"https://github.com/citation-style-language/schema/raw/master/csl-citation.json"}</w:instrText>
      </w:r>
      <w:r w:rsidR="003E2D52" w:rsidRPr="00A47A44">
        <w:rPr>
          <w:shd w:val="clear" w:color="auto" w:fill="5B9BD5" w:themeFill="accent1"/>
        </w:rPr>
        <w:fldChar w:fldCharType="separate"/>
      </w:r>
      <w:r w:rsidR="003E2D52" w:rsidRPr="00A47A44">
        <w:rPr>
          <w:noProof/>
          <w:shd w:val="clear" w:color="auto" w:fill="5B9BD5" w:themeFill="accent1"/>
        </w:rPr>
        <w:t>(Oelze, Neeser and Müller, 2019)</w:t>
      </w:r>
      <w:r w:rsidR="003E2D52" w:rsidRPr="00A47A44">
        <w:rPr>
          <w:shd w:val="clear" w:color="auto" w:fill="5B9BD5" w:themeFill="accent1"/>
        </w:rPr>
        <w:fldChar w:fldCharType="end"/>
      </w:r>
      <w:r w:rsidR="003E2D52">
        <w:t xml:space="preserve">. </w:t>
      </w:r>
    </w:p>
    <w:p w14:paraId="1C185595" w14:textId="07C7D51E" w:rsidR="0081714B" w:rsidRDefault="003E2D52" w:rsidP="000A1BAC">
      <w:r w:rsidRPr="00A47A44">
        <w:rPr>
          <w:shd w:val="clear" w:color="auto" w:fill="5B9BD5" w:themeFill="accent1"/>
        </w:rPr>
        <w:t>We also recommend that regulators and developers of standards adopt a systems approach to conceptualising risk</w:t>
      </w:r>
      <w:r w:rsidR="00B06ABE" w:rsidRPr="00A47A44">
        <w:rPr>
          <w:shd w:val="clear" w:color="auto" w:fill="5B9BD5" w:themeFill="accent1"/>
        </w:rPr>
        <w:t xml:space="preserve"> </w:t>
      </w:r>
      <w:r w:rsidR="00B06ABE" w:rsidRPr="00A47A44">
        <w:rPr>
          <w:shd w:val="clear" w:color="auto" w:fill="5B9BD5" w:themeFill="accent1"/>
        </w:rPr>
        <w:fldChar w:fldCharType="begin" w:fldLock="1"/>
      </w:r>
      <w:r w:rsidR="005E4F8F" w:rsidRPr="00A47A44">
        <w:rPr>
          <w:shd w:val="clear" w:color="auto" w:fill="5B9BD5" w:themeFill="accent1"/>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Haimes, 2009a)","plainTextFormattedCitation":"(Haimes, 2009a)","previouslyFormattedCitation":"(Haimes, 2009a)"},"properties":{"noteIndex":0},"schema":"https://github.com/citation-style-language/schema/raw/master/csl-citation.json"}</w:instrText>
      </w:r>
      <w:r w:rsidR="00B06ABE" w:rsidRPr="00A47A44">
        <w:rPr>
          <w:shd w:val="clear" w:color="auto" w:fill="5B9BD5" w:themeFill="accent1"/>
        </w:rPr>
        <w:fldChar w:fldCharType="separate"/>
      </w:r>
      <w:r w:rsidR="00751DD1" w:rsidRPr="00A47A44">
        <w:rPr>
          <w:noProof/>
          <w:shd w:val="clear" w:color="auto" w:fill="5B9BD5" w:themeFill="accent1"/>
        </w:rPr>
        <w:t>(Haimes, 2009a)</w:t>
      </w:r>
      <w:r w:rsidR="00B06ABE" w:rsidRPr="00A47A44">
        <w:rPr>
          <w:shd w:val="clear" w:color="auto" w:fill="5B9BD5" w:themeFill="accent1"/>
        </w:rPr>
        <w:fldChar w:fldCharType="end"/>
      </w:r>
      <w:r w:rsidRPr="00A47A44">
        <w:rPr>
          <w:shd w:val="clear" w:color="auto" w:fill="5B9BD5" w:themeFill="accent1"/>
        </w:rPr>
        <w:t xml:space="preserve"> to appropriately reflect the complex adaptive nature of healthcare </w:t>
      </w:r>
      <w:r w:rsidRPr="00A47A44">
        <w:rPr>
          <w:shd w:val="clear" w:color="auto" w:fill="5B9BD5" w:themeFill="accent1"/>
        </w:rPr>
        <w:fldChar w:fldCharType="begin" w:fldLock="1"/>
      </w:r>
      <w:r w:rsidR="00B06ABE" w:rsidRPr="00A47A44">
        <w:rPr>
          <w:shd w:val="clear" w:color="auto" w:fill="5B9BD5" w:themeFill="accent1"/>
        </w:rPr>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Plsek and Greenhalgh, 2001)","plainTextFormattedCitation":"(Plsek and Greenhalgh, 2001)","previouslyFormattedCitation":"(Plsek and Greenhalgh, 2001)"},"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Plsek and Greenhalgh, 2001)</w:t>
      </w:r>
      <w:r w:rsidRPr="00A47A44">
        <w:rPr>
          <w:shd w:val="clear" w:color="auto" w:fill="5B9BD5" w:themeFill="accent1"/>
        </w:rPr>
        <w:fldChar w:fldCharType="end"/>
      </w:r>
      <w:r w:rsidRPr="00A47A44">
        <w:rPr>
          <w:shd w:val="clear" w:color="auto" w:fill="5B9BD5" w:themeFill="accent1"/>
        </w:rPr>
        <w:t xml:space="preserve">. </w:t>
      </w:r>
      <w:r w:rsidR="00D30C91" w:rsidRPr="00427ACF">
        <w:rPr>
          <w:shd w:val="clear" w:color="auto" w:fill="FFC000" w:themeFill="accent4"/>
        </w:rPr>
        <w:t>It is hoped tha</w:t>
      </w:r>
      <w:r w:rsidR="00B66EA9" w:rsidRPr="00427ACF">
        <w:rPr>
          <w:shd w:val="clear" w:color="auto" w:fill="FFC000" w:themeFill="accent4"/>
        </w:rPr>
        <w:t xml:space="preserve">t </w:t>
      </w:r>
      <w:r w:rsidR="00D30C91" w:rsidRPr="00427ACF">
        <w:rPr>
          <w:shd w:val="clear" w:color="auto" w:fill="FFC000" w:themeFill="accent4"/>
        </w:rPr>
        <w:t>t</w:t>
      </w:r>
      <w:r w:rsidR="0081714B" w:rsidRPr="00427ACF">
        <w:rPr>
          <w:shd w:val="clear" w:color="auto" w:fill="FFC000" w:themeFill="accent4"/>
        </w:rPr>
        <w:t xml:space="preserve">hese recommendations </w:t>
      </w:r>
      <w:r w:rsidR="00E25082" w:rsidRPr="00427ACF">
        <w:rPr>
          <w:shd w:val="clear" w:color="auto" w:fill="FFC000" w:themeFill="accent4"/>
        </w:rPr>
        <w:t xml:space="preserve">might </w:t>
      </w:r>
      <w:r w:rsidR="0081714B" w:rsidRPr="00427ACF">
        <w:rPr>
          <w:shd w:val="clear" w:color="auto" w:fill="FFC000" w:themeFill="accent4"/>
        </w:rPr>
        <w:t xml:space="preserve">help to manage increased sensitivity to safety </w:t>
      </w:r>
      <w:r w:rsidR="00B66EA9" w:rsidRPr="00427ACF">
        <w:rPr>
          <w:shd w:val="clear" w:color="auto" w:fill="FFC000" w:themeFill="accent4"/>
        </w:rPr>
        <w:t>during development</w:t>
      </w:r>
      <w:r w:rsidR="0081714B" w:rsidRPr="0081714B">
        <w:t>.</w:t>
      </w:r>
    </w:p>
    <w:p w14:paraId="3A8600A6" w14:textId="174287ED" w:rsidR="007B37B8" w:rsidRDefault="007B37B8" w:rsidP="000A1BAC"/>
    <w:p w14:paraId="0515F150" w14:textId="77777777" w:rsidR="00E0556F" w:rsidRPr="00670128" w:rsidRDefault="00E0556F" w:rsidP="00E0556F">
      <w:pPr>
        <w:pStyle w:val="Heading2"/>
      </w:pPr>
      <w:r>
        <w:t>Trust in opaque and complex systems</w:t>
      </w:r>
    </w:p>
    <w:p w14:paraId="35D7452F" w14:textId="267EDF62" w:rsidR="00E0556F" w:rsidRDefault="00E0556F" w:rsidP="00E0556F">
      <w:r w:rsidRPr="00A47A44">
        <w:rPr>
          <w:shd w:val="clear" w:color="auto" w:fill="ED7D31" w:themeFill="accent2"/>
        </w:rPr>
        <w:t xml:space="preserve">Fourthly, the increased complexity and distal connectedness of HISs challenges notions of trust that have long been a part of patient care </w:t>
      </w:r>
      <w:r w:rsidRPr="00A47A44">
        <w:rPr>
          <w:shd w:val="clear" w:color="auto" w:fill="ED7D31" w:themeFill="accent2"/>
        </w:rPr>
        <w:fldChar w:fldCharType="begin" w:fldLock="1"/>
      </w:r>
      <w:r w:rsidRPr="00A47A44">
        <w:rPr>
          <w:shd w:val="clear" w:color="auto" w:fill="ED7D31" w:themeFill="accent2"/>
        </w:rP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Pr="00A47A44">
        <w:rPr>
          <w:shd w:val="clear" w:color="auto" w:fill="ED7D31" w:themeFill="accent2"/>
        </w:rPr>
        <w:fldChar w:fldCharType="separate"/>
      </w:r>
      <w:r w:rsidRPr="00A47A44">
        <w:rPr>
          <w:noProof/>
          <w:shd w:val="clear" w:color="auto" w:fill="ED7D31" w:themeFill="accent2"/>
        </w:rPr>
        <w:t>(Thorne and Robinson, 1988; Song and Zahedi, 2007)</w:t>
      </w:r>
      <w:r w:rsidRPr="00A47A44">
        <w:rPr>
          <w:shd w:val="clear" w:color="auto" w:fill="ED7D31" w:themeFill="accent2"/>
        </w:rPr>
        <w:fldChar w:fldCharType="end"/>
      </w:r>
      <w:r w:rsidRPr="00A47A44">
        <w:rPr>
          <w:shd w:val="clear" w:color="auto" w:fill="ED7D31" w:themeFill="accent2"/>
        </w:rPr>
        <w:t xml:space="preserve">. Trust in healthcare is partly a function of inter-personal behaviours </w:t>
      </w:r>
      <w:r w:rsidRPr="00A47A44">
        <w:rPr>
          <w:shd w:val="clear" w:color="auto" w:fill="ED7D31" w:themeFill="accent2"/>
        </w:rPr>
        <w:fldChar w:fldCharType="begin" w:fldLock="1"/>
      </w:r>
      <w:r w:rsidRPr="00A47A44">
        <w:rPr>
          <w:shd w:val="clear" w:color="auto" w:fill="ED7D31" w:themeFill="accent2"/>
        </w:rPr>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Pr="00A47A44">
        <w:rPr>
          <w:shd w:val="clear" w:color="auto" w:fill="ED7D31" w:themeFill="accent2"/>
        </w:rPr>
        <w:fldChar w:fldCharType="separate"/>
      </w:r>
      <w:r w:rsidRPr="00A47A44">
        <w:rPr>
          <w:noProof/>
          <w:shd w:val="clear" w:color="auto" w:fill="ED7D31" w:themeFill="accent2"/>
        </w:rPr>
        <w:t>(Calnan and Rowe, 2006)</w:t>
      </w:r>
      <w:r w:rsidRPr="00A47A44">
        <w:rPr>
          <w:shd w:val="clear" w:color="auto" w:fill="ED7D31" w:themeFill="accent2"/>
        </w:rPr>
        <w:fldChar w:fldCharType="end"/>
      </w:r>
      <w:r w:rsidRPr="00A47A44">
        <w:rPr>
          <w:shd w:val="clear" w:color="auto" w:fill="ED7D31" w:themeFill="accent2"/>
        </w:rPr>
        <w:t xml:space="preserve"> with the gatekeeping and competing incentives of actors in a HIS threatening this trust </w:t>
      </w:r>
      <w:r w:rsidRPr="00A47A44">
        <w:rPr>
          <w:shd w:val="clear" w:color="auto" w:fill="ED7D31" w:themeFill="accent2"/>
        </w:rPr>
        <w:fldChar w:fldCharType="begin" w:fldLock="1"/>
      </w:r>
      <w:r w:rsidRPr="00A47A44">
        <w:rPr>
          <w:shd w:val="clear" w:color="auto" w:fill="ED7D31" w:themeFill="accent2"/>
        </w:rPr>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Pr="00A47A44">
        <w:rPr>
          <w:shd w:val="clear" w:color="auto" w:fill="ED7D31" w:themeFill="accent2"/>
        </w:rPr>
        <w:fldChar w:fldCharType="separate"/>
      </w:r>
      <w:r w:rsidRPr="00A47A44">
        <w:rPr>
          <w:noProof/>
          <w:shd w:val="clear" w:color="auto" w:fill="ED7D31" w:themeFill="accent2"/>
        </w:rPr>
        <w:t>(Mechanic and Schlesinger, 1996; Alaszewski, 2003)</w:t>
      </w:r>
      <w:r w:rsidRPr="00A47A44">
        <w:rPr>
          <w:shd w:val="clear" w:color="auto" w:fill="ED7D31" w:themeFill="accent2"/>
        </w:rPr>
        <w:fldChar w:fldCharType="end"/>
      </w:r>
      <w:r w:rsidR="008602F4">
        <w:t xml:space="preserve">. </w:t>
      </w:r>
      <w:r w:rsidR="008602F4" w:rsidRPr="00A47A44">
        <w:rPr>
          <w:shd w:val="clear" w:color="auto" w:fill="92D050"/>
        </w:rPr>
        <w:t xml:space="preserve">Without trust in expert and reliable sources, patients’ safety is under threat from misinformation and disinformation from sources more intimate and familiar </w:t>
      </w:r>
      <w:r w:rsidR="008602F4" w:rsidRPr="00A47A44">
        <w:rPr>
          <w:shd w:val="clear" w:color="auto" w:fill="92D050"/>
        </w:rPr>
        <w:fldChar w:fldCharType="begin" w:fldLock="1"/>
      </w:r>
      <w:r w:rsidR="0041730C" w:rsidRPr="00A47A44">
        <w:rPr>
          <w:shd w:val="clear" w:color="auto" w:fill="92D050"/>
        </w:rPr>
        <w:instrText>ADDIN CSL_CITATION {"citationItems":[{"id":"ITEM-1","itemData":{"URL":"https://firstdraftnews.org/latest/fake-news-complicated/","accessed":{"date-parts":[["2020","8","3"]]},"author":[{"dropping-particle":"","family":"Wardle","given":"Claire","non-dropping-particle":"","parse-names":false,"suffix":""}],"container-title":"First Draft News","id":"ITEM-1","issued":{"date-parts":[["2017"]]},"title":"Fake news. It’s complicated.","type":"webpage"},"uris":["http://www.mendeley.com/documents/?uuid=1fa25c2c-a353-477f-9184-41acf94506c4"]}],"mendeley":{"formattedCitation":"(Wardle, 2017)","plainTextFormattedCitation":"(Wardle, 2017)","previouslyFormattedCitation":"(Wardle, 2017)"},"properties":{"noteIndex":0},"schema":"https://github.com/citation-style-language/schema/raw/master/csl-citation.json"}</w:instrText>
      </w:r>
      <w:r w:rsidR="008602F4" w:rsidRPr="00A47A44">
        <w:rPr>
          <w:shd w:val="clear" w:color="auto" w:fill="92D050"/>
        </w:rPr>
        <w:fldChar w:fldCharType="separate"/>
      </w:r>
      <w:r w:rsidR="008602F4" w:rsidRPr="00A47A44">
        <w:rPr>
          <w:noProof/>
          <w:shd w:val="clear" w:color="auto" w:fill="92D050"/>
        </w:rPr>
        <w:t>(Wardle, 2017)</w:t>
      </w:r>
      <w:r w:rsidR="008602F4" w:rsidRPr="00A47A44">
        <w:rPr>
          <w:shd w:val="clear" w:color="auto" w:fill="92D050"/>
        </w:rPr>
        <w:fldChar w:fldCharType="end"/>
      </w:r>
      <w:r w:rsidR="008602F4" w:rsidRPr="00A47A44">
        <w:rPr>
          <w:shd w:val="clear" w:color="auto" w:fill="92D050"/>
        </w:rPr>
        <w:t>.</w:t>
      </w:r>
    </w:p>
    <w:p w14:paraId="159BE95D" w14:textId="2F7AFCCD" w:rsidR="006A08E5" w:rsidRDefault="006A08E5" w:rsidP="00E0556F">
      <w:pPr>
        <w:rPr>
          <w:highlight w:val="yellow"/>
        </w:rPr>
      </w:pPr>
      <w:r w:rsidRPr="00A47A44">
        <w:rPr>
          <w:shd w:val="clear" w:color="auto" w:fill="5B9BD5" w:themeFill="accent1"/>
        </w:rPr>
        <w:t>We suggest that a</w:t>
      </w:r>
      <w:r w:rsidR="0041730C" w:rsidRPr="00A47A44">
        <w:rPr>
          <w:shd w:val="clear" w:color="auto" w:fill="5B9BD5" w:themeFill="accent1"/>
        </w:rPr>
        <w:t xml:space="preserve"> socio-technical perspective </w:t>
      </w:r>
      <w:r w:rsidRPr="00A47A44">
        <w:rPr>
          <w:shd w:val="clear" w:color="auto" w:fill="5B9BD5" w:themeFill="accent1"/>
        </w:rPr>
        <w:t>will help all stakeholders in healthcare to acknowledge the systemic nature of HISs and their place within healthcare systems</w:t>
      </w:r>
      <w:commentRangeStart w:id="0"/>
      <w:r w:rsidRPr="00A47A44">
        <w:rPr>
          <w:shd w:val="clear" w:color="auto" w:fill="5B9BD5" w:themeFill="accent1"/>
        </w:rPr>
        <w:t>.</w:t>
      </w:r>
      <w:r w:rsidRPr="006A08E5">
        <w:rPr>
          <w:highlight w:val="yellow"/>
        </w:rPr>
        <w:t>**Jon Benn**</w:t>
      </w:r>
      <w:commentRangeEnd w:id="0"/>
      <w:r>
        <w:rPr>
          <w:rStyle w:val="CommentReference"/>
        </w:rPr>
        <w:commentReference w:id="0"/>
      </w:r>
    </w:p>
    <w:p w14:paraId="1C410836" w14:textId="19FC642F" w:rsidR="0041730C" w:rsidRDefault="0041730C" w:rsidP="00E0556F">
      <w:pPr>
        <w:rPr>
          <w:highlight w:val="yellow"/>
        </w:rPr>
      </w:pPr>
      <w:r>
        <w:rPr>
          <w:highlight w:val="yellow"/>
        </w:rPr>
        <w:t>…</w:t>
      </w:r>
    </w:p>
    <w:p w14:paraId="029C0BCF" w14:textId="6DEDC54C" w:rsidR="0041730C" w:rsidRDefault="0041730C" w:rsidP="00E0556F">
      <w:r w:rsidRPr="00A47A44">
        <w:rPr>
          <w:shd w:val="clear" w:color="auto" w:fill="FFC000" w:themeFill="accent4"/>
        </w:rPr>
        <w:t xml:space="preserve">A socio-technical perspective has the potential to address all three domains of HIT patient safety as proposed by </w:t>
      </w:r>
      <w:r w:rsidRPr="00A47A44">
        <w:rPr>
          <w:shd w:val="clear" w:color="auto" w:fill="FFC000" w:themeFill="accent4"/>
        </w:rPr>
        <w:fldChar w:fldCharType="begin" w:fldLock="1"/>
      </w:r>
      <w:r w:rsidR="00117A92" w:rsidRPr="00A47A44">
        <w:rPr>
          <w:shd w:val="clear" w:color="auto" w:fill="FFC000" w:themeFill="accent4"/>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 (2016)","plainTextFormattedCitation":"(Singh and Sittig, 2016)","previouslyFormattedCitation":"(Singh and Sittig, 2016)"},"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Singh and Sittig (2016)</w:t>
      </w:r>
      <w:r w:rsidRPr="00A47A44">
        <w:rPr>
          <w:shd w:val="clear" w:color="auto" w:fill="FFC000" w:themeFill="accent4"/>
        </w:rPr>
        <w:fldChar w:fldCharType="end"/>
      </w:r>
      <w:r w:rsidRPr="00A47A44">
        <w:rPr>
          <w:shd w:val="clear" w:color="auto" w:fill="FFC000" w:themeFill="accent4"/>
        </w:rPr>
        <w:t xml:space="preserve"> - safe HIT, safe use of HIT, and using HIT to improve safety – which is perhaps unsurprising given that it is explicitly a socio-technical model</w:t>
      </w:r>
      <w:r>
        <w:t>.</w:t>
      </w:r>
    </w:p>
    <w:p w14:paraId="1E85DB9E" w14:textId="77777777" w:rsidR="00E0556F" w:rsidRDefault="00E0556F" w:rsidP="00E0556F"/>
    <w:p w14:paraId="6E65432C" w14:textId="3EFFF183" w:rsidR="007B37B8" w:rsidRDefault="007B37B8" w:rsidP="007B37B8">
      <w:pPr>
        <w:pStyle w:val="Heading2"/>
      </w:pPr>
      <w:r>
        <w:lastRenderedPageBreak/>
        <w:t>Emergent patient-safety implications</w:t>
      </w:r>
    </w:p>
    <w:p w14:paraId="09F6EAEB" w14:textId="4B55B15C" w:rsidR="00117A92" w:rsidRDefault="00E0556F" w:rsidP="00670128">
      <w:r w:rsidRPr="00A47A44">
        <w:rPr>
          <w:shd w:val="clear" w:color="auto" w:fill="ED7D31" w:themeFill="accent2"/>
        </w:rPr>
        <w:t>Fifthly</w:t>
      </w:r>
      <w:r w:rsidR="00670128" w:rsidRPr="00A47A44">
        <w:rPr>
          <w:shd w:val="clear" w:color="auto" w:fill="ED7D31" w:themeFill="accent2"/>
        </w:rPr>
        <w:t>, although HITs are being developed to leverage HISs</w:t>
      </w:r>
      <w:r w:rsidR="00861118" w:rsidRPr="00A47A44">
        <w:rPr>
          <w:shd w:val="clear" w:color="auto" w:fill="ED7D31" w:themeFill="accent2"/>
        </w:rPr>
        <w:t xml:space="preserve">, e.g. the internet of things </w:t>
      </w:r>
      <w:r w:rsidR="00861118" w:rsidRPr="00A47A44">
        <w:rPr>
          <w:rFonts w:cstheme="minorHAnsi"/>
          <w:shd w:val="clear" w:color="auto" w:fill="ED7D31" w:themeFill="accent2"/>
        </w:rPr>
        <w:fldChar w:fldCharType="begin" w:fldLock="1"/>
      </w:r>
      <w:r w:rsidR="00861118" w:rsidRPr="00A47A44">
        <w:rPr>
          <w:rFonts w:cstheme="minorHAnsi"/>
          <w:shd w:val="clear" w:color="auto" w:fill="ED7D31" w:themeFill="accent2"/>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00861118" w:rsidRPr="00A47A44">
        <w:rPr>
          <w:rFonts w:cstheme="minorHAnsi"/>
          <w:shd w:val="clear" w:color="auto" w:fill="ED7D31" w:themeFill="accent2"/>
        </w:rPr>
        <w:fldChar w:fldCharType="separate"/>
      </w:r>
      <w:r w:rsidR="00861118" w:rsidRPr="00A47A44">
        <w:rPr>
          <w:rFonts w:cstheme="minorHAnsi"/>
          <w:noProof/>
          <w:shd w:val="clear" w:color="auto" w:fill="ED7D31" w:themeFill="accent2"/>
        </w:rPr>
        <w:t>(Wickramasinghe and Bodendorf, 2020)</w:t>
      </w:r>
      <w:r w:rsidR="00861118" w:rsidRPr="00A47A44">
        <w:rPr>
          <w:rFonts w:cstheme="minorHAnsi"/>
          <w:shd w:val="clear" w:color="auto" w:fill="ED7D31" w:themeFill="accent2"/>
        </w:rPr>
        <w:fldChar w:fldCharType="end"/>
      </w:r>
      <w:r w:rsidR="00670128" w:rsidRPr="00A47A44">
        <w:rPr>
          <w:shd w:val="clear" w:color="auto" w:fill="ED7D31" w:themeFill="accent2"/>
        </w:rPr>
        <w:t>, safety considerations are often focused on the HIT in isolation.</w:t>
      </w:r>
      <w:r w:rsidR="00670128">
        <w:t xml:space="preserve"> </w:t>
      </w:r>
      <w:r w:rsidR="00670128" w:rsidRPr="00A47A44">
        <w:rPr>
          <w:shd w:val="clear" w:color="auto" w:fill="92D050"/>
        </w:rPr>
        <w:t>This reductionist approach leads to a myopic view of the HIT’s effects that does not consider the emergent</w:t>
      </w:r>
      <w:r w:rsidR="00A47A44" w:rsidRPr="00A47A44">
        <w:rPr>
          <w:shd w:val="clear" w:color="auto" w:fill="92D050"/>
        </w:rPr>
        <w:t>, patient-safety</w:t>
      </w:r>
      <w:r w:rsidR="00670128" w:rsidRPr="00A47A44">
        <w:rPr>
          <w:shd w:val="clear" w:color="auto" w:fill="92D050"/>
        </w:rPr>
        <w:t xml:space="preserve"> </w:t>
      </w:r>
      <w:r w:rsidR="00A47A44" w:rsidRPr="00A47A44">
        <w:rPr>
          <w:shd w:val="clear" w:color="auto" w:fill="92D050"/>
        </w:rPr>
        <w:t>implications</w:t>
      </w:r>
      <w:r w:rsidR="00670128" w:rsidRPr="00A47A44">
        <w:rPr>
          <w:shd w:val="clear" w:color="auto" w:fill="92D050"/>
        </w:rPr>
        <w:t xml:space="preserve"> of the HIT’s involvement within a HIS.</w:t>
      </w:r>
      <w:r w:rsidR="00117A92">
        <w:t xml:space="preserve"> </w:t>
      </w:r>
      <w:r w:rsidR="00117A92" w:rsidRPr="00A47A44">
        <w:rPr>
          <w:shd w:val="clear" w:color="auto" w:fill="ED7D31" w:themeFill="accent2"/>
        </w:rPr>
        <w:t xml:space="preserve">Healthcare systems are complex with a diversity of organizational forms, interdependence, and feedback effects </w:t>
      </w:r>
      <w:r w:rsidR="00117A92" w:rsidRPr="00A47A44">
        <w:rPr>
          <w:shd w:val="clear" w:color="auto" w:fill="ED7D31" w:themeFill="accent2"/>
        </w:rPr>
        <w:fldChar w:fldCharType="begin" w:fldLock="1"/>
      </w:r>
      <w:r w:rsidR="00861118" w:rsidRPr="00A47A44">
        <w:rPr>
          <w:shd w:val="clear" w:color="auto" w:fill="ED7D31" w:themeFill="accent2"/>
        </w:rPr>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Begun, Zimmerman and Dooley, 2003)","plainTextFormattedCitation":"(Begun, Zimmerman and Dooley, 2003)","previouslyFormattedCitation":"(Begun, Zimmerman and Dooley, 2003)"},"properties":{"noteIndex":0},"schema":"https://github.com/citation-style-language/schema/raw/master/csl-citation.json"}</w:instrText>
      </w:r>
      <w:r w:rsidR="00117A92" w:rsidRPr="00A47A44">
        <w:rPr>
          <w:shd w:val="clear" w:color="auto" w:fill="ED7D31" w:themeFill="accent2"/>
          <w:vertAlign w:val="superscript"/>
        </w:rPr>
        <w:fldChar w:fldCharType="separate"/>
      </w:r>
      <w:r w:rsidR="00117A92" w:rsidRPr="00A47A44">
        <w:rPr>
          <w:noProof/>
          <w:shd w:val="clear" w:color="auto" w:fill="ED7D31" w:themeFill="accent2"/>
        </w:rPr>
        <w:t>(Begun, Zimmerman and Dooley, 2003)</w:t>
      </w:r>
      <w:r w:rsidR="00117A92" w:rsidRPr="00A47A44">
        <w:rPr>
          <w:shd w:val="clear" w:color="auto" w:fill="ED7D31" w:themeFill="accent2"/>
        </w:rPr>
        <w:fldChar w:fldCharType="end"/>
      </w:r>
      <w:r w:rsidR="00117A92" w:rsidRPr="00A47A44">
        <w:rPr>
          <w:shd w:val="clear" w:color="auto" w:fill="ED7D31" w:themeFill="accent2"/>
        </w:rPr>
        <w:t>.</w:t>
      </w:r>
      <w:r w:rsidR="00861118" w:rsidRPr="00A47A44">
        <w:rPr>
          <w:shd w:val="clear" w:color="auto" w:fill="ED7D31" w:themeFill="accent2"/>
        </w:rPr>
        <w:t xml:space="preserve"> They are also holarchical, like a systems of systems, as exemplified by the Heimdall framework of learning health systems </w:t>
      </w:r>
      <w:r w:rsidR="00861118" w:rsidRPr="00A47A44">
        <w:rPr>
          <w:shd w:val="clear" w:color="auto" w:fill="ED7D31" w:themeFill="accent2"/>
        </w:rPr>
        <w:fldChar w:fldCharType="begin" w:fldLock="1"/>
      </w:r>
      <w:r w:rsidR="00751DD1" w:rsidRPr="00A47A44">
        <w:rPr>
          <w:shd w:val="clear" w:color="auto" w:fill="ED7D31" w:themeFill="accent2"/>
        </w:rPr>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Mclachlan &lt;i&gt;et al.&lt;/i&gt;, 2018)","plainTextFormattedCitation":"(Mclachlan et al., 2018)","previouslyFormattedCitation":"(Mclachlan &lt;i&gt;et al.&lt;/i&gt;, 2018)"},"properties":{"noteIndex":0},"schema":"https://github.com/citation-style-language/schema/raw/master/csl-citation.json"}</w:instrText>
      </w:r>
      <w:r w:rsidR="00861118" w:rsidRPr="00A47A44">
        <w:rPr>
          <w:shd w:val="clear" w:color="auto" w:fill="ED7D31" w:themeFill="accent2"/>
        </w:rPr>
        <w:fldChar w:fldCharType="separate"/>
      </w:r>
      <w:r w:rsidR="00861118" w:rsidRPr="00A47A44">
        <w:rPr>
          <w:noProof/>
          <w:shd w:val="clear" w:color="auto" w:fill="ED7D31" w:themeFill="accent2"/>
        </w:rPr>
        <w:t xml:space="preserve">(Mclachlan </w:t>
      </w:r>
      <w:r w:rsidR="00861118" w:rsidRPr="00A47A44">
        <w:rPr>
          <w:i/>
          <w:noProof/>
          <w:shd w:val="clear" w:color="auto" w:fill="ED7D31" w:themeFill="accent2"/>
        </w:rPr>
        <w:t>et al.</w:t>
      </w:r>
      <w:r w:rsidR="00861118" w:rsidRPr="00A47A44">
        <w:rPr>
          <w:noProof/>
          <w:shd w:val="clear" w:color="auto" w:fill="ED7D31" w:themeFill="accent2"/>
        </w:rPr>
        <w:t>, 2018)</w:t>
      </w:r>
      <w:r w:rsidR="00861118" w:rsidRPr="00A47A44">
        <w:rPr>
          <w:shd w:val="clear" w:color="auto" w:fill="ED7D31" w:themeFill="accent2"/>
        </w:rPr>
        <w:fldChar w:fldCharType="end"/>
      </w:r>
      <w:r w:rsidR="00253B4B" w:rsidRPr="00A47A44">
        <w:rPr>
          <w:shd w:val="clear" w:color="auto" w:fill="ED7D31" w:themeFill="accent2"/>
        </w:rPr>
        <w:t xml:space="preserve"> and </w:t>
      </w:r>
      <w:r w:rsidR="005E4F8F" w:rsidRPr="00A47A44">
        <w:rPr>
          <w:shd w:val="clear" w:color="auto" w:fill="ED7D31" w:themeFill="accent2"/>
        </w:rPr>
        <w:fldChar w:fldCharType="begin" w:fldLock="1"/>
      </w:r>
      <w:r w:rsidR="005E4F8F" w:rsidRPr="00A47A44">
        <w:rPr>
          <w:shd w:val="clear" w:color="auto" w:fill="ED7D31" w:themeFill="accent2"/>
        </w:rPr>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Carayon &lt;i&gt;et al.&lt;/i&gt;, 2015)","manualFormatting":"Carayon et al.'s (2015)","plainTextFormattedCitation":"(Carayon et al., 2015)","previouslyFormattedCitation":"(Carayon &lt;i&gt;et al.&lt;/i&gt;, 2015)"},"properties":{"noteIndex":0},"schema":"https://github.com/citation-style-language/schema/raw/master/csl-citation.json"}</w:instrText>
      </w:r>
      <w:r w:rsidR="005E4F8F" w:rsidRPr="00A47A44">
        <w:rPr>
          <w:shd w:val="clear" w:color="auto" w:fill="ED7D31" w:themeFill="accent2"/>
        </w:rPr>
        <w:fldChar w:fldCharType="separate"/>
      </w:r>
      <w:r w:rsidR="005E4F8F" w:rsidRPr="00A47A44">
        <w:rPr>
          <w:noProof/>
          <w:shd w:val="clear" w:color="auto" w:fill="ED7D31" w:themeFill="accent2"/>
        </w:rPr>
        <w:t xml:space="preserve">Carayon </w:t>
      </w:r>
      <w:r w:rsidR="005E4F8F" w:rsidRPr="00A47A44">
        <w:rPr>
          <w:i/>
          <w:noProof/>
          <w:shd w:val="clear" w:color="auto" w:fill="ED7D31" w:themeFill="accent2"/>
        </w:rPr>
        <w:t>et al.</w:t>
      </w:r>
      <w:r w:rsidR="005E4F8F" w:rsidRPr="00A47A44">
        <w:rPr>
          <w:noProof/>
          <w:shd w:val="clear" w:color="auto" w:fill="ED7D31" w:themeFill="accent2"/>
        </w:rPr>
        <w:t>'s (2015)</w:t>
      </w:r>
      <w:r w:rsidR="005E4F8F" w:rsidRPr="00A47A44">
        <w:rPr>
          <w:shd w:val="clear" w:color="auto" w:fill="ED7D31" w:themeFill="accent2"/>
        </w:rPr>
        <w:fldChar w:fldCharType="end"/>
      </w:r>
      <w:r w:rsidR="00253B4B" w:rsidRPr="00A47A44">
        <w:rPr>
          <w:shd w:val="clear" w:color="auto" w:fill="ED7D31" w:themeFill="accent2"/>
        </w:rPr>
        <w:t xml:space="preserve"> model of </w:t>
      </w:r>
      <w:r w:rsidR="005E4F8F" w:rsidRPr="00A47A44">
        <w:rPr>
          <w:shd w:val="clear" w:color="auto" w:fill="ED7D31" w:themeFill="accent2"/>
        </w:rPr>
        <w:t>workplace safety</w:t>
      </w:r>
      <w:r w:rsidR="00B43190" w:rsidRPr="00A47A44">
        <w:rPr>
          <w:shd w:val="clear" w:color="auto" w:fill="5B9BD5" w:themeFill="accent1"/>
        </w:rPr>
        <w:t xml:space="preserve">. </w:t>
      </w:r>
      <w:r w:rsidR="00A47A44">
        <w:rPr>
          <w:shd w:val="clear" w:color="auto" w:fill="5B9BD5" w:themeFill="accent1"/>
        </w:rPr>
        <w:t xml:space="preserve">We recommend a </w:t>
      </w:r>
      <w:r w:rsidR="001F1127">
        <w:rPr>
          <w:shd w:val="clear" w:color="auto" w:fill="5B9BD5" w:themeFill="accent1"/>
        </w:rPr>
        <w:t>systems</w:t>
      </w:r>
      <w:r w:rsidR="00A47A44" w:rsidRPr="00A47A44">
        <w:rPr>
          <w:shd w:val="clear" w:color="auto" w:fill="5B9BD5" w:themeFill="accent1"/>
        </w:rPr>
        <w:t xml:space="preserve"> and holarchical conceptualisation of </w:t>
      </w:r>
      <w:r w:rsidR="00A47A44">
        <w:rPr>
          <w:shd w:val="clear" w:color="auto" w:fill="5B9BD5" w:themeFill="accent1"/>
        </w:rPr>
        <w:t xml:space="preserve">healthcare </w:t>
      </w:r>
      <w:r w:rsidR="00A47A44" w:rsidRPr="00A47A44">
        <w:rPr>
          <w:shd w:val="clear" w:color="auto" w:fill="5B9BD5" w:themeFill="accent1"/>
        </w:rPr>
        <w:t xml:space="preserve">processes and patient-safety implications </w:t>
      </w:r>
      <w:r w:rsidR="00A47A44">
        <w:rPr>
          <w:shd w:val="clear" w:color="auto" w:fill="5B9BD5" w:themeFill="accent1"/>
        </w:rPr>
        <w:t xml:space="preserve">to complement the </w:t>
      </w:r>
      <w:r w:rsidR="00B43190" w:rsidRPr="00A47A44">
        <w:rPr>
          <w:shd w:val="clear" w:color="auto" w:fill="5B9BD5" w:themeFill="accent1"/>
        </w:rPr>
        <w:t>complex, holarchical structure of healthcare</w:t>
      </w:r>
      <w:r w:rsidR="00B43190">
        <w:t>.</w:t>
      </w:r>
    </w:p>
    <w:p w14:paraId="19680DAC" w14:textId="3CE2CF04" w:rsidR="00751DD1" w:rsidRDefault="001F1127" w:rsidP="00670128">
      <w:r>
        <w:rPr>
          <w:shd w:val="clear" w:color="auto" w:fill="5B9BD5" w:themeFill="accent1"/>
        </w:rPr>
        <w:t xml:space="preserve">To this end, </w:t>
      </w:r>
      <w:r w:rsidR="00751DD1" w:rsidRPr="00A47A44">
        <w:rPr>
          <w:shd w:val="clear" w:color="auto" w:fill="5B9BD5" w:themeFill="accent1"/>
        </w:rPr>
        <w:fldChar w:fldCharType="begin" w:fldLock="1"/>
      </w:r>
      <w:r w:rsidR="00B74905" w:rsidRPr="00A47A44">
        <w:rPr>
          <w:shd w:val="clear" w:color="auto" w:fill="5B9BD5" w:themeFill="accent1"/>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Haimes, 2009a)","manualFormatting":"Haimes (2009a)","plainTextFormattedCitation":"(Haimes, 2009a)","previouslyFormattedCitation":"(Haimes, 2009a)"},"properties":{"noteIndex":0},"schema":"https://github.com/citation-style-language/schema/raw/master/csl-citation.json"}</w:instrText>
      </w:r>
      <w:r w:rsidR="00751DD1" w:rsidRPr="00A47A44">
        <w:rPr>
          <w:shd w:val="clear" w:color="auto" w:fill="5B9BD5" w:themeFill="accent1"/>
        </w:rPr>
        <w:fldChar w:fldCharType="separate"/>
      </w:r>
      <w:r w:rsidR="00B74905" w:rsidRPr="00A47A44">
        <w:rPr>
          <w:noProof/>
          <w:shd w:val="clear" w:color="auto" w:fill="5B9BD5" w:themeFill="accent1"/>
        </w:rPr>
        <w:t>Haimes</w:t>
      </w:r>
      <w:r w:rsidR="00751DD1" w:rsidRPr="00A47A44">
        <w:rPr>
          <w:noProof/>
          <w:shd w:val="clear" w:color="auto" w:fill="5B9BD5" w:themeFill="accent1"/>
        </w:rPr>
        <w:t xml:space="preserve"> </w:t>
      </w:r>
      <w:r w:rsidR="00B74905" w:rsidRPr="00A47A44">
        <w:rPr>
          <w:noProof/>
          <w:shd w:val="clear" w:color="auto" w:fill="5B9BD5" w:themeFill="accent1"/>
        </w:rPr>
        <w:t>(</w:t>
      </w:r>
      <w:r w:rsidR="00751DD1" w:rsidRPr="00A47A44">
        <w:rPr>
          <w:noProof/>
          <w:shd w:val="clear" w:color="auto" w:fill="5B9BD5" w:themeFill="accent1"/>
        </w:rPr>
        <w:t>2009a)</w:t>
      </w:r>
      <w:r w:rsidR="00751DD1" w:rsidRPr="00A47A44">
        <w:rPr>
          <w:shd w:val="clear" w:color="auto" w:fill="5B9BD5" w:themeFill="accent1"/>
        </w:rPr>
        <w:fldChar w:fldCharType="end"/>
      </w:r>
      <w:r w:rsidR="00751DD1" w:rsidRPr="00A47A44">
        <w:rPr>
          <w:shd w:val="clear" w:color="auto" w:fill="5B9BD5" w:themeFill="accent1"/>
        </w:rPr>
        <w:t xml:space="preserve"> </w:t>
      </w:r>
      <w:r w:rsidR="00B74905" w:rsidRPr="00A47A44">
        <w:rPr>
          <w:shd w:val="clear" w:color="auto" w:fill="5B9BD5" w:themeFill="accent1"/>
        </w:rPr>
        <w:t>describes a complexity definition of risk, which would be essential to a systems-based discussion of patient safety. Of particular note is a systems-based conceptualisation of resilience as a variable state of a system whose variability is the</w:t>
      </w:r>
      <w:r>
        <w:rPr>
          <w:shd w:val="clear" w:color="auto" w:fill="5B9BD5" w:themeFill="accent1"/>
        </w:rPr>
        <w:t xml:space="preserve"> key</w:t>
      </w:r>
      <w:r w:rsidR="00B74905" w:rsidRPr="00A47A44">
        <w:rPr>
          <w:shd w:val="clear" w:color="auto" w:fill="5B9BD5" w:themeFill="accent1"/>
        </w:rPr>
        <w:t xml:space="preserve"> performative and protective feature </w:t>
      </w:r>
      <w:r w:rsidR="00751DD1" w:rsidRPr="00A47A44">
        <w:rPr>
          <w:shd w:val="clear" w:color="auto" w:fill="5B9BD5" w:themeFill="accent1"/>
        </w:rPr>
        <w:fldChar w:fldCharType="begin" w:fldLock="1"/>
      </w:r>
      <w:r w:rsidR="00427ACF">
        <w:rPr>
          <w:shd w:val="clear" w:color="auto" w:fill="5B9BD5" w:themeFill="accent1"/>
        </w:rPr>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Haimes, 2009b)","plainTextFormattedCitation":"(Haimes, 2009b)","previouslyFormattedCitation":"(Haimes, 2009b)"},"properties":{"noteIndex":0},"schema":"https://github.com/citation-style-language/schema/raw/master/csl-citation.json"}</w:instrText>
      </w:r>
      <w:r w:rsidR="00751DD1" w:rsidRPr="00A47A44">
        <w:rPr>
          <w:shd w:val="clear" w:color="auto" w:fill="5B9BD5" w:themeFill="accent1"/>
        </w:rPr>
        <w:fldChar w:fldCharType="separate"/>
      </w:r>
      <w:r w:rsidR="00751DD1" w:rsidRPr="00A47A44">
        <w:rPr>
          <w:noProof/>
          <w:shd w:val="clear" w:color="auto" w:fill="5B9BD5" w:themeFill="accent1"/>
        </w:rPr>
        <w:t>(Haimes, 2009b)</w:t>
      </w:r>
      <w:r w:rsidR="00751DD1" w:rsidRPr="00A47A44">
        <w:rPr>
          <w:shd w:val="clear" w:color="auto" w:fill="5B9BD5" w:themeFill="accent1"/>
        </w:rPr>
        <w:fldChar w:fldCharType="end"/>
      </w:r>
      <w:r w:rsidR="00B74905">
        <w:t>.</w:t>
      </w:r>
      <w:r>
        <w:t xml:space="preserve"> </w:t>
      </w:r>
      <w:r w:rsidR="00427ACF" w:rsidRPr="00427ACF">
        <w:rPr>
          <w:shd w:val="clear" w:color="auto" w:fill="5B9BD5" w:themeFill="accent1"/>
        </w:rPr>
        <w:t>Practically, we recommend</w:t>
      </w:r>
      <w:r w:rsidRPr="00427ACF">
        <w:rPr>
          <w:shd w:val="clear" w:color="auto" w:fill="5B9BD5" w:themeFill="accent1"/>
        </w:rPr>
        <w:t xml:space="preserve"> the aforementioned safety cases and gradual approval of medical devices </w:t>
      </w:r>
      <w:r w:rsidR="00427ACF" w:rsidRPr="00427ACF">
        <w:rPr>
          <w:shd w:val="clear" w:color="auto" w:fill="5B9BD5" w:themeFill="accent1"/>
        </w:rPr>
        <w:t>as</w:t>
      </w:r>
      <w:r w:rsidRPr="00427ACF">
        <w:rPr>
          <w:shd w:val="clear" w:color="auto" w:fill="5B9BD5" w:themeFill="accent1"/>
        </w:rPr>
        <w:t xml:space="preserve"> appropriate approaches to handle </w:t>
      </w:r>
      <w:r w:rsidR="00427ACF" w:rsidRPr="00427ACF">
        <w:rPr>
          <w:shd w:val="clear" w:color="auto" w:fill="5B9BD5" w:themeFill="accent1"/>
        </w:rPr>
        <w:t xml:space="preserve">the </w:t>
      </w:r>
      <w:r w:rsidRPr="00427ACF">
        <w:rPr>
          <w:shd w:val="clear" w:color="auto" w:fill="5B9BD5" w:themeFill="accent1"/>
        </w:rPr>
        <w:t xml:space="preserve">limited capacity to predict the behaviour of </w:t>
      </w:r>
      <w:r w:rsidR="00427ACF" w:rsidRPr="00427ACF">
        <w:rPr>
          <w:shd w:val="clear" w:color="auto" w:fill="5B9BD5" w:themeFill="accent1"/>
        </w:rPr>
        <w:t>complex systems</w:t>
      </w:r>
      <w:r w:rsidRPr="00427ACF">
        <w:rPr>
          <w:shd w:val="clear" w:color="auto" w:fill="5B9BD5" w:themeFill="accent1"/>
        </w:rPr>
        <w:t xml:space="preserve"> </w:t>
      </w:r>
      <w:r w:rsidR="00427ACF" w:rsidRPr="00427ACF">
        <w:rPr>
          <w:shd w:val="clear" w:color="auto" w:fill="5B9BD5" w:themeFill="accent1"/>
        </w:rPr>
        <w:fldChar w:fldCharType="begin" w:fldLock="1"/>
      </w:r>
      <w:r w:rsidR="00E014A9">
        <w:rPr>
          <w:shd w:val="clear" w:color="auto" w:fill="5B9BD5" w:themeFill="accent1"/>
        </w:rPr>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Hilborn, 2004)","plainTextFormattedCitation":"(Hilborn, 2004)","previouslyFormattedCitation":"(Hilborn, 2004)"},"properties":{"noteIndex":0},"schema":"https://github.com/citation-style-language/schema/raw/master/csl-citation.json"}</w:instrText>
      </w:r>
      <w:r w:rsidR="00427ACF" w:rsidRPr="00427ACF">
        <w:rPr>
          <w:shd w:val="clear" w:color="auto" w:fill="5B9BD5" w:themeFill="accent1"/>
        </w:rPr>
        <w:fldChar w:fldCharType="separate"/>
      </w:r>
      <w:r w:rsidR="00427ACF" w:rsidRPr="00427ACF">
        <w:rPr>
          <w:noProof/>
          <w:shd w:val="clear" w:color="auto" w:fill="5B9BD5" w:themeFill="accent1"/>
        </w:rPr>
        <w:t>(Hilborn, 2004)</w:t>
      </w:r>
      <w:r w:rsidR="00427ACF" w:rsidRPr="00427ACF">
        <w:rPr>
          <w:shd w:val="clear" w:color="auto" w:fill="5B9BD5" w:themeFill="accent1"/>
        </w:rPr>
        <w:fldChar w:fldCharType="end"/>
      </w:r>
      <w:r w:rsidR="00427ACF">
        <w:t>.</w:t>
      </w:r>
      <w:r w:rsidR="00E7485A" w:rsidRPr="00E7485A">
        <w:rPr>
          <w:shd w:val="clear" w:color="auto" w:fill="ED7D31" w:themeFill="accent2"/>
        </w:rPr>
        <w:t xml:space="preserve"> </w:t>
      </w:r>
      <w:r w:rsidR="00E7485A" w:rsidRPr="00E7485A">
        <w:rPr>
          <w:shd w:val="clear" w:color="auto" w:fill="FFC000" w:themeFill="accent4"/>
        </w:rPr>
        <w:t xml:space="preserve">Such complexity </w:t>
      </w:r>
      <w:r w:rsidR="00E7485A">
        <w:rPr>
          <w:shd w:val="clear" w:color="auto" w:fill="FFC000" w:themeFill="accent4"/>
        </w:rPr>
        <w:t>approaches</w:t>
      </w:r>
      <w:r w:rsidR="00E7485A" w:rsidRPr="00E7485A">
        <w:rPr>
          <w:shd w:val="clear" w:color="auto" w:fill="FFC000" w:themeFill="accent4"/>
        </w:rPr>
        <w:t xml:space="preserve"> will</w:t>
      </w:r>
      <w:r w:rsidR="00E7485A">
        <w:rPr>
          <w:shd w:val="clear" w:color="auto" w:fill="FFC000" w:themeFill="accent4"/>
        </w:rPr>
        <w:t xml:space="preserve"> also be useful in addressing </w:t>
      </w:r>
      <w:r w:rsidR="00E7485A" w:rsidRPr="00E7485A">
        <w:rPr>
          <w:shd w:val="clear" w:color="auto" w:fill="FFC000" w:themeFill="accent4"/>
        </w:rPr>
        <w:t xml:space="preserve">the question of how these </w:t>
      </w:r>
      <w:r w:rsidR="00E7485A">
        <w:rPr>
          <w:shd w:val="clear" w:color="auto" w:fill="FFC000" w:themeFill="accent4"/>
        </w:rPr>
        <w:t xml:space="preserve">new and emerging </w:t>
      </w:r>
      <w:r w:rsidR="00E7485A" w:rsidRPr="00E7485A">
        <w:rPr>
          <w:shd w:val="clear" w:color="auto" w:fill="FFC000" w:themeFill="accent4"/>
        </w:rPr>
        <w:t>challenges will interact with the existing challenges alluded to in Section 1</w:t>
      </w:r>
      <w:r w:rsidR="00E7485A">
        <w:t>.</w:t>
      </w:r>
    </w:p>
    <w:p w14:paraId="3255567E" w14:textId="4722609D" w:rsidR="00751DD1" w:rsidRDefault="00751DD1" w:rsidP="00670128"/>
    <w:p w14:paraId="1A501331" w14:textId="002A8EF3" w:rsidR="00117A92" w:rsidRDefault="00117A92" w:rsidP="00670128"/>
    <w:p w14:paraId="204F9C1D" w14:textId="7A231118" w:rsidR="00E0556F" w:rsidRDefault="00E0556F" w:rsidP="00E0556F"/>
    <w:p w14:paraId="2E53CCD1" w14:textId="77777777" w:rsidR="00117A92" w:rsidRDefault="00117A92" w:rsidP="00E0556F"/>
    <w:p w14:paraId="0C383290" w14:textId="1A6734CE" w:rsidR="007B37B8" w:rsidRDefault="007B37B8" w:rsidP="007B37B8">
      <w:pPr>
        <w:pStyle w:val="Heading2"/>
      </w:pPr>
      <w:r>
        <w:t>Solutionism</w:t>
      </w:r>
    </w:p>
    <w:p w14:paraId="2362287F" w14:textId="2B0CFC55" w:rsidR="00670128" w:rsidRDefault="00E0556F" w:rsidP="00670128">
      <w:r w:rsidRPr="00A47A44">
        <w:rPr>
          <w:shd w:val="clear" w:color="auto" w:fill="ED7D31" w:themeFill="accent2"/>
        </w:rPr>
        <w:t>Sixthly</w:t>
      </w:r>
      <w:r w:rsidR="00670128" w:rsidRPr="00A47A44">
        <w:rPr>
          <w:shd w:val="clear" w:color="auto" w:fill="ED7D31" w:themeFill="accent2"/>
        </w:rPr>
        <w:t xml:space="preserve">, and related to the challenge of reductionism, is solutionism, which is an ideology that </w:t>
      </w:r>
      <w:r w:rsidR="00DF5C59" w:rsidRPr="00A47A44">
        <w:rPr>
          <w:shd w:val="clear" w:color="auto" w:fill="ED7D31" w:themeFill="accent2"/>
        </w:rPr>
        <w:t xml:space="preserve">inappropriately </w:t>
      </w:r>
      <w:r w:rsidR="00670128" w:rsidRPr="00A47A44">
        <w:rPr>
          <w:shd w:val="clear" w:color="auto" w:fill="ED7D31" w:themeFill="accent2"/>
        </w:rPr>
        <w:t>recasts “</w:t>
      </w:r>
      <w:r w:rsidR="00670128" w:rsidRPr="00A47A44">
        <w:rPr>
          <w:i/>
          <w:shd w:val="clear" w:color="auto" w:fill="ED7D31" w:themeFill="accent2"/>
        </w:rPr>
        <w:t xml:space="preserve">complex social situations…as neatly defined problems with definite, computable solutions…if only the right </w:t>
      </w:r>
      <w:r w:rsidR="00670128" w:rsidRPr="00A47A44">
        <w:rPr>
          <w:shd w:val="clear" w:color="auto" w:fill="ED7D31" w:themeFill="accent2"/>
        </w:rPr>
        <w:t>[technologies]</w:t>
      </w:r>
      <w:r w:rsidR="00670128" w:rsidRPr="00A47A44">
        <w:rPr>
          <w:i/>
          <w:shd w:val="clear" w:color="auto" w:fill="ED7D31" w:themeFill="accent2"/>
        </w:rPr>
        <w:t xml:space="preserve"> are in place”</w:t>
      </w:r>
      <w:r w:rsidR="00670128" w:rsidRPr="00A47A44">
        <w:rPr>
          <w:shd w:val="clear" w:color="auto" w:fill="ED7D31" w:themeFill="accent2"/>
        </w:rPr>
        <w:t xml:space="preserve"> </w:t>
      </w:r>
      <w:r w:rsidR="00670128" w:rsidRPr="00A47A44">
        <w:rPr>
          <w:shd w:val="clear" w:color="auto" w:fill="ED7D31" w:themeFill="accent2"/>
        </w:rPr>
        <w:fldChar w:fldCharType="begin" w:fldLock="1"/>
      </w:r>
      <w:r w:rsidR="008E3903" w:rsidRPr="00A47A44">
        <w:rPr>
          <w:shd w:val="clear" w:color="auto" w:fill="ED7D31" w:themeFill="accent2"/>
        </w:rP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rsidR="00670128" w:rsidRPr="00A47A44">
        <w:rPr>
          <w:shd w:val="clear" w:color="auto" w:fill="ED7D31" w:themeFill="accent2"/>
        </w:rPr>
        <w:fldChar w:fldCharType="separate"/>
      </w:r>
      <w:r w:rsidR="00351A05" w:rsidRPr="00A47A44">
        <w:rPr>
          <w:noProof/>
          <w:shd w:val="clear" w:color="auto" w:fill="ED7D31" w:themeFill="accent2"/>
        </w:rPr>
        <w:t>(Morozov, 2013)</w:t>
      </w:r>
      <w:r w:rsidR="00670128" w:rsidRPr="00A47A44">
        <w:rPr>
          <w:shd w:val="clear" w:color="auto" w:fill="ED7D31" w:themeFill="accent2"/>
        </w:rPr>
        <w:fldChar w:fldCharType="end"/>
      </w:r>
      <w:r w:rsidR="00670128" w:rsidRPr="00A47A44">
        <w:rPr>
          <w:shd w:val="clear" w:color="auto" w:fill="ED7D31" w:themeFill="accent2"/>
        </w:rPr>
        <w:t xml:space="preserve">. Examples include diet apps that inappropriately simplify body composition as merely a function of </w:t>
      </w:r>
      <w:r w:rsidR="00DF5C59" w:rsidRPr="00A47A44">
        <w:rPr>
          <w:shd w:val="clear" w:color="auto" w:fill="ED7D31" w:themeFill="accent2"/>
        </w:rPr>
        <w:t>calorie</w:t>
      </w:r>
      <w:r w:rsidR="00670128" w:rsidRPr="00A47A44">
        <w:rPr>
          <w:shd w:val="clear" w:color="auto" w:fill="ED7D31" w:themeFill="accent2"/>
        </w:rPr>
        <w:t xml:space="preserve"> consumption </w:t>
      </w:r>
      <w:r w:rsidR="00670128" w:rsidRPr="00A47A44">
        <w:rPr>
          <w:shd w:val="clear" w:color="auto" w:fill="ED7D31" w:themeFill="accent2"/>
        </w:rPr>
        <w:fldChar w:fldCharType="begin" w:fldLock="1"/>
      </w:r>
      <w:r w:rsidR="008E3903" w:rsidRPr="00A47A44">
        <w:rPr>
          <w:shd w:val="clear" w:color="auto" w:fill="ED7D31" w:themeFill="accent2"/>
        </w:rPr>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rsidR="00670128" w:rsidRPr="00A47A44">
        <w:rPr>
          <w:shd w:val="clear" w:color="auto" w:fill="ED7D31" w:themeFill="accent2"/>
        </w:rPr>
        <w:fldChar w:fldCharType="separate"/>
      </w:r>
      <w:r w:rsidR="00351A05" w:rsidRPr="00A47A44">
        <w:rPr>
          <w:noProof/>
          <w:shd w:val="clear" w:color="auto" w:fill="ED7D31" w:themeFill="accent2"/>
        </w:rPr>
        <w:t>(Maturo, 2014)</w:t>
      </w:r>
      <w:r w:rsidR="00670128" w:rsidRPr="00A47A44">
        <w:rPr>
          <w:shd w:val="clear" w:color="auto" w:fill="ED7D31" w:themeFill="accent2"/>
        </w:rPr>
        <w:fldChar w:fldCharType="end"/>
      </w:r>
      <w:r w:rsidR="000147EF">
        <w:rPr>
          <w:shd w:val="clear" w:color="auto" w:fill="ED7D31" w:themeFill="accent2"/>
        </w:rPr>
        <w:t>,</w:t>
      </w:r>
      <w:r w:rsidR="00DF5C59" w:rsidRPr="00A47A44">
        <w:rPr>
          <w:shd w:val="clear" w:color="auto" w:fill="ED7D31" w:themeFill="accent2"/>
        </w:rPr>
        <w:t xml:space="preserve"> and </w:t>
      </w:r>
      <w:r w:rsidR="00721E71">
        <w:rPr>
          <w:shd w:val="clear" w:color="auto" w:fill="ED7D31" w:themeFill="accent2"/>
        </w:rPr>
        <w:t xml:space="preserve">the legal and ethical consequences of </w:t>
      </w:r>
      <w:r w:rsidR="00DF5C59" w:rsidRPr="00A47A44">
        <w:rPr>
          <w:shd w:val="clear" w:color="auto" w:fill="ED7D31" w:themeFill="accent2"/>
        </w:rPr>
        <w:t>treatments</w:t>
      </w:r>
      <w:r w:rsidR="00732CE8" w:rsidRPr="00A47A44">
        <w:rPr>
          <w:shd w:val="clear" w:color="auto" w:fill="ED7D31" w:themeFill="accent2"/>
        </w:rPr>
        <w:t xml:space="preserve"> like deep brain stimulation</w:t>
      </w:r>
      <w:r w:rsidR="00DF5C59" w:rsidRPr="00A47A44">
        <w:rPr>
          <w:shd w:val="clear" w:color="auto" w:fill="ED7D31" w:themeFill="accent2"/>
        </w:rPr>
        <w:t xml:space="preserve"> </w:t>
      </w:r>
      <w:r w:rsidR="00DF5C59" w:rsidRPr="00A47A44">
        <w:rPr>
          <w:shd w:val="clear" w:color="auto" w:fill="ED7D31" w:themeFill="accent2"/>
        </w:rPr>
        <w:fldChar w:fldCharType="begin" w:fldLock="1"/>
      </w:r>
      <w:r w:rsidR="008E3903" w:rsidRPr="00A47A44">
        <w:rPr>
          <w:shd w:val="clear" w:color="auto" w:fill="ED7D31" w:themeFill="accent2"/>
        </w:rPr>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rsidRPr="00A47A44">
        <w:rPr>
          <w:shd w:val="clear" w:color="auto" w:fill="ED7D31" w:themeFill="accent2"/>
        </w:rPr>
        <w:fldChar w:fldCharType="separate"/>
      </w:r>
      <w:r w:rsidR="00351A05" w:rsidRPr="00A47A44">
        <w:rPr>
          <w:noProof/>
          <w:shd w:val="clear" w:color="auto" w:fill="ED7D31" w:themeFill="accent2"/>
        </w:rPr>
        <w:t>(Gardner and Warren, 2019)</w:t>
      </w:r>
      <w:r w:rsidR="00DF5C59" w:rsidRPr="00A47A44">
        <w:rPr>
          <w:shd w:val="clear" w:color="auto" w:fill="ED7D31" w:themeFill="accent2"/>
        </w:rPr>
        <w:fldChar w:fldCharType="end"/>
      </w:r>
      <w:r w:rsidR="00DF5C59" w:rsidRPr="00A47A44">
        <w:rPr>
          <w:shd w:val="clear" w:color="auto" w:fill="ED7D31" w:themeFill="accent2"/>
        </w:rPr>
        <w:t>.</w:t>
      </w:r>
      <w:r w:rsidR="00775EF0">
        <w:t xml:space="preserve"> </w:t>
      </w:r>
      <w:r w:rsidR="00775EF0" w:rsidRPr="00A47A44">
        <w:rPr>
          <w:shd w:val="clear" w:color="auto" w:fill="92D050"/>
        </w:rPr>
        <w:t xml:space="preserve">The implications for patient safety are that </w:t>
      </w:r>
      <w:r w:rsidR="000147EF">
        <w:rPr>
          <w:shd w:val="clear" w:color="auto" w:fill="92D050"/>
        </w:rPr>
        <w:t xml:space="preserve">HIT </w:t>
      </w:r>
      <w:r w:rsidR="00775EF0" w:rsidRPr="00A47A44">
        <w:rPr>
          <w:shd w:val="clear" w:color="auto" w:fill="92D050"/>
        </w:rPr>
        <w:t xml:space="preserve">interventions </w:t>
      </w:r>
      <w:r w:rsidR="00721E71">
        <w:rPr>
          <w:shd w:val="clear" w:color="auto" w:fill="92D050"/>
        </w:rPr>
        <w:t>might be</w:t>
      </w:r>
      <w:r w:rsidR="00775EF0" w:rsidRPr="00A47A44">
        <w:rPr>
          <w:shd w:val="clear" w:color="auto" w:fill="92D050"/>
        </w:rPr>
        <w:t xml:space="preserve"> unfit for the true hazards</w:t>
      </w:r>
      <w:r w:rsidR="00721E71">
        <w:rPr>
          <w:shd w:val="clear" w:color="auto" w:fill="92D050"/>
        </w:rPr>
        <w:t xml:space="preserve"> that they present because of distraction by techno-optimism or technology push</w:t>
      </w:r>
      <w:r w:rsidR="00775EF0">
        <w:t>.</w:t>
      </w:r>
    </w:p>
    <w:p w14:paraId="46560A8E" w14:textId="7A29A565" w:rsidR="007B2B92" w:rsidRDefault="00775EF0" w:rsidP="009D3810">
      <w:r w:rsidRPr="00A47A44">
        <w:rPr>
          <w:shd w:val="clear" w:color="auto" w:fill="5B9BD5" w:themeFill="accent1"/>
        </w:rPr>
        <w:t>In addition to earlier recommendations of adopting socio-technical perspective and a syste</w:t>
      </w:r>
      <w:bookmarkStart w:id="1" w:name="_GoBack"/>
      <w:bookmarkEnd w:id="1"/>
      <w:r w:rsidRPr="00A47A44">
        <w:rPr>
          <w:shd w:val="clear" w:color="auto" w:fill="5B9BD5" w:themeFill="accent1"/>
        </w:rPr>
        <w:t>ms approach to conceptualising risk, solutionism can be addresse</w:t>
      </w:r>
      <w:r w:rsidR="009D3810" w:rsidRPr="00A47A44">
        <w:rPr>
          <w:shd w:val="clear" w:color="auto" w:fill="5B9BD5" w:themeFill="accent1"/>
        </w:rPr>
        <w:t>d</w:t>
      </w:r>
      <w:r w:rsidRPr="00A47A44">
        <w:rPr>
          <w:shd w:val="clear" w:color="auto" w:fill="5B9BD5" w:themeFill="accent1"/>
        </w:rPr>
        <w:t xml:space="preserve"> by adopting a systems approach to patient safety.</w:t>
      </w:r>
      <w:r w:rsidR="007B2B92" w:rsidRPr="00A47A44">
        <w:rPr>
          <w:shd w:val="clear" w:color="auto" w:fill="5B9BD5" w:themeFill="accent1"/>
        </w:rPr>
        <w:t xml:space="preserve"> </w:t>
      </w:r>
      <w:r w:rsidR="007B2B92" w:rsidRPr="00A47A44">
        <w:rPr>
          <w:shd w:val="clear" w:color="auto" w:fill="5B9BD5" w:themeFill="accent1"/>
        </w:rPr>
        <w:fldChar w:fldCharType="begin" w:fldLock="1"/>
      </w:r>
      <w:r w:rsidR="009D3810" w:rsidRPr="00A47A44">
        <w:rPr>
          <w:shd w:val="clear" w:color="auto" w:fill="5B9BD5" w:themeFill="accent1"/>
        </w:rPr>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Ravitz &lt;i&gt;et al.&lt;/i&gt;, 2013)","manualFormatting":"Ravitz et al. (2013)","plainTextFormattedCitation":"(Ravitz et al., 2013)","previouslyFormattedCitation":"(Ravitz &lt;i&gt;et al.&lt;/i&gt;, 2013)"},"properties":{"noteIndex":0},"schema":"https://github.com/citation-style-language/schema/raw/master/csl-citation.json"}</w:instrText>
      </w:r>
      <w:r w:rsidR="007B2B92" w:rsidRPr="00A47A44">
        <w:rPr>
          <w:shd w:val="clear" w:color="auto" w:fill="5B9BD5" w:themeFill="accent1"/>
        </w:rPr>
        <w:fldChar w:fldCharType="separate"/>
      </w:r>
      <w:r w:rsidR="007B2B92" w:rsidRPr="00A47A44">
        <w:rPr>
          <w:noProof/>
          <w:shd w:val="clear" w:color="auto" w:fill="5B9BD5" w:themeFill="accent1"/>
        </w:rPr>
        <w:t>Ravit</w:t>
      </w:r>
      <w:r w:rsidR="007B2B92" w:rsidRPr="00A47A44">
        <w:rPr>
          <w:i/>
          <w:noProof/>
          <w:shd w:val="clear" w:color="auto" w:fill="5B9BD5" w:themeFill="accent1"/>
        </w:rPr>
        <w:t>z et al</w:t>
      </w:r>
      <w:r w:rsidR="007B2B92" w:rsidRPr="00A47A44">
        <w:rPr>
          <w:noProof/>
          <w:shd w:val="clear" w:color="auto" w:fill="5B9BD5" w:themeFill="accent1"/>
        </w:rPr>
        <w:t>. (2013)</w:t>
      </w:r>
      <w:r w:rsidR="007B2B92" w:rsidRPr="00A47A44">
        <w:rPr>
          <w:shd w:val="clear" w:color="auto" w:fill="5B9BD5" w:themeFill="accent1"/>
        </w:rPr>
        <w:fldChar w:fldCharType="end"/>
      </w:r>
      <w:r w:rsidR="007B2B92" w:rsidRPr="00A47A44">
        <w:rPr>
          <w:shd w:val="clear" w:color="auto" w:fill="5B9BD5" w:themeFill="accent1"/>
        </w:rPr>
        <w:t xml:space="preserve"> describe such an approach</w:t>
      </w:r>
      <w:r w:rsidR="009D3810" w:rsidRPr="00A47A44">
        <w:rPr>
          <w:shd w:val="clear" w:color="auto" w:fill="5B9BD5" w:themeFill="accent1"/>
        </w:rPr>
        <w:t xml:space="preserve"> with a case study on medication infusion pumps </w:t>
      </w:r>
      <w:r w:rsidR="007B2B92" w:rsidRPr="00A47A44">
        <w:rPr>
          <w:shd w:val="clear" w:color="auto" w:fill="5B9BD5" w:themeFill="accent1"/>
        </w:rPr>
        <w:t xml:space="preserve">and the Systems Engineering Initiative for Patient Safety model, SEIPS, </w:t>
      </w:r>
      <w:r w:rsidR="009D3810" w:rsidRPr="00A47A44">
        <w:rPr>
          <w:shd w:val="clear" w:color="auto" w:fill="5B9BD5" w:themeFill="accent1"/>
        </w:rPr>
        <w:t xml:space="preserve">provides a framework for understanding the structures, processes and outcomes in healthcare, more generally </w:t>
      </w:r>
      <w:r w:rsidR="009D3810" w:rsidRPr="00A47A44">
        <w:rPr>
          <w:shd w:val="clear" w:color="auto" w:fill="5B9BD5" w:themeFill="accent1"/>
        </w:rPr>
        <w:fldChar w:fldCharType="begin" w:fldLock="1"/>
      </w:r>
      <w:r w:rsidR="008D06DB" w:rsidRPr="00A47A44">
        <w:rPr>
          <w:shd w:val="clear" w:color="auto" w:fill="5B9BD5" w:themeFill="accent1"/>
        </w:rPr>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mendeley":{"formattedCitation":"(Holden &lt;i&gt;et al.&lt;/i&gt;, 2014)","plainTextFormattedCitation":"(Holden et al., 2014)","previouslyFormattedCitation":"(Holden &lt;i&gt;et al.&lt;/i&gt;, 2014)"},"properties":{"noteIndex":0},"schema":"https://github.com/citation-style-language/schema/raw/master/csl-citation.json"}</w:instrText>
      </w:r>
      <w:r w:rsidR="009D3810" w:rsidRPr="00A47A44">
        <w:rPr>
          <w:shd w:val="clear" w:color="auto" w:fill="5B9BD5" w:themeFill="accent1"/>
        </w:rPr>
        <w:fldChar w:fldCharType="separate"/>
      </w:r>
      <w:r w:rsidR="009D3810" w:rsidRPr="00A47A44">
        <w:rPr>
          <w:noProof/>
          <w:shd w:val="clear" w:color="auto" w:fill="5B9BD5" w:themeFill="accent1"/>
        </w:rPr>
        <w:t xml:space="preserve">(Holden </w:t>
      </w:r>
      <w:r w:rsidR="009D3810" w:rsidRPr="00A47A44">
        <w:rPr>
          <w:i/>
          <w:noProof/>
          <w:shd w:val="clear" w:color="auto" w:fill="5B9BD5" w:themeFill="accent1"/>
        </w:rPr>
        <w:t>et al.</w:t>
      </w:r>
      <w:r w:rsidR="009D3810" w:rsidRPr="00A47A44">
        <w:rPr>
          <w:noProof/>
          <w:shd w:val="clear" w:color="auto" w:fill="5B9BD5" w:themeFill="accent1"/>
        </w:rPr>
        <w:t>, 2014)</w:t>
      </w:r>
      <w:r w:rsidR="009D3810" w:rsidRPr="00A47A44">
        <w:rPr>
          <w:shd w:val="clear" w:color="auto" w:fill="5B9BD5" w:themeFill="accent1"/>
        </w:rPr>
        <w:fldChar w:fldCharType="end"/>
      </w:r>
      <w:r w:rsidR="009D3810">
        <w:t>.</w:t>
      </w:r>
      <w:r w:rsidR="000147EF">
        <w:t xml:space="preserve"> </w:t>
      </w:r>
      <w:r w:rsidR="000147EF" w:rsidRPr="000147EF">
        <w:rPr>
          <w:shd w:val="clear" w:color="auto" w:fill="FFC000" w:themeFill="accent4"/>
        </w:rPr>
        <w:t>These approaches</w:t>
      </w:r>
      <w:r w:rsidR="000147EF">
        <w:rPr>
          <w:shd w:val="clear" w:color="auto" w:fill="FFC000" w:themeFill="accent4"/>
        </w:rPr>
        <w:t xml:space="preserve"> can help to sensitise developers and users of HIT to the relationships within healthcare systems that might facilitate unintended consequences.</w:t>
      </w:r>
      <w:r w:rsidR="000147EF" w:rsidRPr="000147EF">
        <w:rPr>
          <w:shd w:val="clear" w:color="auto" w:fill="FFC000" w:themeFill="accent4"/>
        </w:rPr>
        <w:t xml:space="preserve"> </w:t>
      </w:r>
    </w:p>
    <w:p w14:paraId="0DCFDB1E" w14:textId="0F9BCEAE" w:rsidR="007B37B8" w:rsidRDefault="007B37B8" w:rsidP="00D14F7E"/>
    <w:p w14:paraId="31864611" w14:textId="12705ABB" w:rsidR="00004E11" w:rsidRDefault="00004E11" w:rsidP="00B05D6C"/>
    <w:p w14:paraId="1C12E183" w14:textId="77777777" w:rsidR="00EC546B" w:rsidRDefault="00EC546B" w:rsidP="006D4CAF"/>
    <w:p w14:paraId="4E6C1F67" w14:textId="77777777" w:rsidR="006D4CAF" w:rsidRDefault="006D4CAF" w:rsidP="00F700A2">
      <w:pPr>
        <w:pStyle w:val="Heading1"/>
      </w:pPr>
      <w:r>
        <w:lastRenderedPageBreak/>
        <w:t>Conclusion</w:t>
      </w:r>
    </w:p>
    <w:p w14:paraId="0A98F9FD" w14:textId="54EDBE0C" w:rsidR="00351A05" w:rsidRDefault="00BF48F2" w:rsidP="00E27DC6">
      <w:r>
        <w:t xml:space="preserve">The intention of this article was to begin the process of developing the theoretical and practical foundations of safety informatics, contributing to </w:t>
      </w:r>
      <w:r w:rsidR="00E014A9">
        <w:t xml:space="preserve">needed </w:t>
      </w:r>
      <w:r w:rsidR="00E014A9">
        <w:t>practical progress</w:t>
      </w:r>
      <w:r w:rsidR="00E014A9">
        <w:t xml:space="preserve"> in safety science</w:t>
      </w:r>
      <w:r w:rsidR="00E014A9">
        <w:t xml:space="preserve"> </w:t>
      </w:r>
      <w:r w:rsidR="00E014A9">
        <w:fldChar w:fldCharType="begin" w:fldLock="1"/>
      </w:r>
      <w:r w:rsidR="00E014A9">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Rae &lt;i&gt;et al.&lt;/i&gt;, 2020)","plainTextFormattedCitation":"(Rae et al., 2020)","previouslyFormattedCitation":"(Rae &lt;i&gt;et al.&lt;/i&gt;, 2020)"},"properties":{"noteIndex":0},"schema":"https://github.com/citation-style-language/schema/raw/master/csl-citation.json"}</w:instrText>
      </w:r>
      <w:r w:rsidR="00E014A9">
        <w:fldChar w:fldCharType="separate"/>
      </w:r>
      <w:r w:rsidR="00E014A9" w:rsidRPr="00E014A9">
        <w:rPr>
          <w:noProof/>
        </w:rPr>
        <w:t xml:space="preserve">(Rae </w:t>
      </w:r>
      <w:r w:rsidR="00E014A9" w:rsidRPr="00E014A9">
        <w:rPr>
          <w:i/>
          <w:noProof/>
        </w:rPr>
        <w:t>et al.</w:t>
      </w:r>
      <w:r w:rsidR="00E014A9" w:rsidRPr="00E014A9">
        <w:rPr>
          <w:noProof/>
        </w:rPr>
        <w:t>, 2020)</w:t>
      </w:r>
      <w:r w:rsidR="00E014A9">
        <w:fldChar w:fldCharType="end"/>
      </w:r>
      <w:r w:rsidR="00E014A9">
        <w:t xml:space="preserve"> and </w:t>
      </w:r>
      <w:r>
        <w:t xml:space="preserve">a unifying theory </w:t>
      </w:r>
      <w:r>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fldChar w:fldCharType="separate"/>
      </w:r>
      <w:r w:rsidR="00351A05" w:rsidRPr="00351A05">
        <w:rPr>
          <w:noProof/>
        </w:rPr>
        <w:t xml:space="preserve">(Swuste </w:t>
      </w:r>
      <w:r w:rsidR="00351A05" w:rsidRPr="00351A05">
        <w:rPr>
          <w:i/>
          <w:noProof/>
        </w:rPr>
        <w:t>et al.</w:t>
      </w:r>
      <w:r w:rsidR="00351A05" w:rsidRPr="00351A05">
        <w:rPr>
          <w:noProof/>
        </w:rPr>
        <w:t>, 2020)</w:t>
      </w:r>
      <w:r>
        <w:fldChar w:fldCharType="end"/>
      </w:r>
      <w:r>
        <w:t xml:space="preserve">. </w:t>
      </w:r>
      <w:r w:rsidR="005D6A14">
        <w:t xml:space="preserve">The workshop described herein took placed during the </w:t>
      </w:r>
      <w:r w:rsidR="00026387">
        <w:t>COVID-19</w:t>
      </w:r>
      <w:r w:rsidR="005D6A14">
        <w:t xml:space="preserve"> pandemic of </w:t>
      </w:r>
      <w:r w:rsidR="007D55CB">
        <w:t>2020, which spurred swift development and use of HIT. Rapid adoption of HIT has brought many benefits and new ways of working but</w:t>
      </w:r>
      <w:r w:rsidR="00036F8C">
        <w:t xml:space="preserve"> has</w:t>
      </w:r>
      <w:r w:rsidR="007D55CB">
        <w:t xml:space="preserve"> also brought </w:t>
      </w:r>
      <w:r w:rsidR="00E51576">
        <w:t xml:space="preserve">with it </w:t>
      </w:r>
      <w:r w:rsidR="007D55CB">
        <w:t xml:space="preserve">existing and novel threats to patient safety. While the progress toward a more integrated </w:t>
      </w:r>
      <w:r w:rsidR="00E51576">
        <w:t xml:space="preserve">and </w:t>
      </w:r>
      <w:r w:rsidR="007D55CB">
        <w:t>digital healthcare system is welcome, we urgently need to address the associated patient-safety concerns, both theoretically and practically.</w:t>
      </w:r>
    </w:p>
    <w:p w14:paraId="12FF2BFA" w14:textId="67EC6454" w:rsidR="00A2296F" w:rsidRDefault="00351A05" w:rsidP="00E27DC6">
      <w:r>
        <w:t>…</w:t>
      </w:r>
      <w:r w:rsidR="007D55CB">
        <w:t xml:space="preserve">  </w:t>
      </w:r>
    </w:p>
    <w:p w14:paraId="091F891B" w14:textId="72290632" w:rsidR="009D0DA8" w:rsidRDefault="00A2296F" w:rsidP="00E27DC6">
      <w:r>
        <w:t>Subsequent workshops in our series on the theoretical and practical foundations of safety informatics will address t</w:t>
      </w:r>
      <w:r w:rsidRPr="00A2296F">
        <w:t>he implications of contemporary safety theory for digital innovation</w:t>
      </w:r>
      <w:r>
        <w:t xml:space="preserve">, sociotechnical evaluation of digital technology, and digital technology designed to improve patient safety </w:t>
      </w:r>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r>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sectPr w:rsidR="000B2D7E">
      <w:footerReference w:type="even" r:id="rId13"/>
      <w:footerReference w:type="defaul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0-08-03T09:40:00Z" w:initials="CM">
    <w:p w14:paraId="4AE1F1FE" w14:textId="2A3D653F" w:rsidR="006A08E5" w:rsidRDefault="006A08E5">
      <w:pPr>
        <w:pStyle w:val="CommentText"/>
      </w:pPr>
      <w:r>
        <w:rPr>
          <w:rStyle w:val="CommentReference"/>
        </w:rPr>
        <w:annotationRef/>
      </w:r>
      <w:r>
        <w:t>Jon, can you please write a succinct definition of the socio-technical perspective and also a description of how such a perspective is good for patient safe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E1F1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C1504B" w16cex:dateUtc="2020-07-21T10:30:00Z"/>
  <w16cex:commentExtensible w16cex:durableId="22BBFAEC" w16cex:dateUtc="2020-07-17T09:24:00Z"/>
  <w16cex:commentExtensible w16cex:durableId="22C15120" w16cex:dateUtc="2020-07-21T10:33:00Z"/>
  <w16cex:commentExtensible w16cex:durableId="22C151CE" w16cex:dateUtc="2020-07-21T10:36:00Z"/>
  <w16cex:commentExtensible w16cex:durableId="22C15234" w16cex:dateUtc="2020-07-21T10:38:00Z"/>
  <w16cex:commentExtensible w16cex:durableId="22BBFBD5" w16cex:dateUtc="2020-07-17T09:28:00Z"/>
  <w16cex:commentExtensible w16cex:durableId="22C1529F" w16cex:dateUtc="2020-07-21T10:40:00Z"/>
  <w16cex:commentExtensible w16cex:durableId="22C534A7" w16cex:dateUtc="2020-07-24T09:21:00Z"/>
  <w16cex:commentExtensible w16cex:durableId="22C533AA" w16cex:dateUtc="2020-07-24T09:17:00Z"/>
  <w16cex:commentExtensible w16cex:durableId="22C53541" w16cex:dateUtc="2020-07-24T09:24:00Z"/>
  <w16cex:commentExtensible w16cex:durableId="22BBFD30" w16cex:dateUtc="2020-07-17T09:34:00Z"/>
  <w16cex:commentExtensible w16cex:durableId="22C535B4" w16cex:dateUtc="2020-07-24T09:25:00Z"/>
  <w16cex:commentExtensible w16cex:durableId="22BBFD9C" w16cex:dateUtc="2020-07-17T09:36:00Z"/>
  <w16cex:commentExtensible w16cex:durableId="22C5361B" w16cex:dateUtc="2020-07-24T09:27:00Z"/>
  <w16cex:commentExtensible w16cex:durableId="22C1553B" w16cex:dateUtc="2020-07-21T10:51:00Z"/>
  <w16cex:commentExtensible w16cex:durableId="22C5367F" w16cex:dateUtc="2020-07-24T09:29:00Z"/>
  <w16cex:commentExtensible w16cex:durableId="22C154C7" w16cex:dateUtc="2020-07-21T10:49:00Z"/>
  <w16cex:commentExtensible w16cex:durableId="22BBFE58" w16cex:dateUtc="2020-07-17T09:39:00Z"/>
  <w16cex:commentExtensible w16cex:durableId="22BBFE82" w16cex:dateUtc="2020-07-17T09:40:00Z"/>
  <w16cex:commentExtensible w16cex:durableId="22C16E83" w16cex:dateUtc="2020-07-21T12:39:00Z"/>
  <w16cex:commentExtensible w16cex:durableId="22BBFF03" w16cex:dateUtc="2020-07-17T09:42:00Z"/>
  <w16cex:commentExtensible w16cex:durableId="22BBFF74" w16cex:dateUtc="2020-07-17T09:44:00Z"/>
  <w16cex:commentExtensible w16cex:durableId="22C5384E" w16cex:dateUtc="2020-07-24T09:37:00Z"/>
  <w16cex:commentExtensible w16cex:durableId="22BBFFEA" w16cex:dateUtc="2020-07-17T09:46:00Z"/>
  <w16cex:commentExtensible w16cex:durableId="22C53873" w16cex:dateUtc="2020-07-24T09:37:00Z"/>
  <w16cex:commentExtensible w16cex:durableId="22BC00C0" w16cex:dateUtc="2020-07-17T09:49:00Z"/>
  <w16cex:commentExtensible w16cex:durableId="22BC050F" w16cex:dateUtc="2020-07-17T10:07:00Z"/>
  <w16cex:commentExtensible w16cex:durableId="22C53A86" w16cex:dateUtc="2020-07-24T09:46: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C53B3F" w16cex:dateUtc="2020-07-24T09:49:00Z"/>
  <w16cex:commentExtensible w16cex:durableId="22BC0351" w16cex:dateUtc="2020-07-17T10:00:00Z"/>
  <w16cex:commentExtensible w16cex:durableId="22C171AF" w16cex:dateUtc="2020-07-21T12:52:00Z"/>
  <w16cex:commentExtensible w16cex:durableId="22C17261" w16cex:dateUtc="2020-07-21T12:55:00Z"/>
  <w16cex:commentExtensible w16cex:durableId="22C540A7" w16cex:dateUtc="2020-07-24T10:12:00Z"/>
  <w16cex:commentExtensible w16cex:durableId="22C1734E" w16cex:dateUtc="2020-07-21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A18644" w16cid:durableId="22BBFABB"/>
  <w16cid:commentId w16cid:paraId="0623D6B6" w16cid:durableId="22C1504B"/>
  <w16cid:commentId w16cid:paraId="0FCEF71A" w16cid:durableId="22BBFAEC"/>
  <w16cid:commentId w16cid:paraId="1337BC8C" w16cid:durableId="22C15120"/>
  <w16cid:commentId w16cid:paraId="7A9ADA08" w16cid:durableId="22C151CE"/>
  <w16cid:commentId w16cid:paraId="4DFAE5D9" w16cid:durableId="22BBF9F8"/>
  <w16cid:commentId w16cid:paraId="0CC2FE43" w16cid:durableId="22C15234"/>
  <w16cid:commentId w16cid:paraId="3160ED6B" w16cid:durableId="22BBFBD5"/>
  <w16cid:commentId w16cid:paraId="04ED30DE" w16cid:durableId="22C1529F"/>
  <w16cid:commentId w16cid:paraId="13290D33" w16cid:durableId="22BBF9F9"/>
  <w16cid:commentId w16cid:paraId="740C590F" w16cid:durableId="22BBF9FA"/>
  <w16cid:commentId w16cid:paraId="0A814F05" w16cid:durableId="22BBF9FB"/>
  <w16cid:commentId w16cid:paraId="17697EA4" w16cid:durableId="22C14FDC"/>
  <w16cid:commentId w16cid:paraId="612D85A4" w16cid:durableId="22C534A7"/>
  <w16cid:commentId w16cid:paraId="402CCA1E" w16cid:durableId="22C533AA"/>
  <w16cid:commentId w16cid:paraId="2F515215" w16cid:durableId="22BBF9FC"/>
  <w16cid:commentId w16cid:paraId="58818907" w16cid:durableId="22BBF9FD"/>
  <w16cid:commentId w16cid:paraId="647DD93A" w16cid:durableId="22C53541"/>
  <w16cid:commentId w16cid:paraId="3403BC13" w16cid:durableId="22BBFD30"/>
  <w16cid:commentId w16cid:paraId="0B55B207" w16cid:durableId="22C6809E"/>
  <w16cid:commentId w16cid:paraId="25E9CDDF" w16cid:durableId="22C14FE0"/>
  <w16cid:commentId w16cid:paraId="7452D661" w16cid:durableId="22C535B4"/>
  <w16cid:commentId w16cid:paraId="14A7BACF" w16cid:durableId="22BBF9FE"/>
  <w16cid:commentId w16cid:paraId="56D3B1AE" w16cid:durableId="22BBF9FF"/>
  <w16cid:commentId w16cid:paraId="233A4FF2" w16cid:durableId="22BBFD9C"/>
  <w16cid:commentId w16cid:paraId="43E2FE5A" w16cid:durableId="22C5361B"/>
  <w16cid:commentId w16cid:paraId="02770338" w16cid:durableId="22C1553B"/>
  <w16cid:commentId w16cid:paraId="35391686" w16cid:durableId="22C5367F"/>
  <w16cid:commentId w16cid:paraId="72B87768" w16cid:durableId="22C154C7"/>
  <w16cid:commentId w16cid:paraId="4F7F15E3" w16cid:durableId="22BBFE58"/>
  <w16cid:commentId w16cid:paraId="1AED342C" w16cid:durableId="22C686EC"/>
  <w16cid:commentId w16cid:paraId="3241B13E" w16cid:durableId="22BBFE82"/>
  <w16cid:commentId w16cid:paraId="024298BF" w16cid:durableId="22BBFA00"/>
  <w16cid:commentId w16cid:paraId="01B31BF3" w16cid:durableId="22BBFA01"/>
  <w16cid:commentId w16cid:paraId="4EFE0671" w16cid:durableId="22C681CC"/>
  <w16cid:commentId w16cid:paraId="15D418FA" w16cid:durableId="22C16E83"/>
  <w16cid:commentId w16cid:paraId="737DF72F" w16cid:durableId="22BBFF03"/>
  <w16cid:commentId w16cid:paraId="3683342D" w16cid:durableId="22BBFA02"/>
  <w16cid:commentId w16cid:paraId="733BED56" w16cid:durableId="22BBFF74"/>
  <w16cid:commentId w16cid:paraId="4FB6103C" w16cid:durableId="22C5384E"/>
  <w16cid:commentId w16cid:paraId="6ABFE280" w16cid:durableId="22BBFFEA"/>
  <w16cid:commentId w16cid:paraId="334D0A64" w16cid:durableId="22C53873"/>
  <w16cid:commentId w16cid:paraId="31D4D312" w16cid:durableId="22C14FEC"/>
  <w16cid:commentId w16cid:paraId="768450E0" w16cid:durableId="22BBFA03"/>
  <w16cid:commentId w16cid:paraId="703288C0" w16cid:durableId="22BBFA04"/>
  <w16cid:commentId w16cid:paraId="3F00ECC7" w16cid:durableId="22BBFA05"/>
  <w16cid:commentId w16cid:paraId="3076FBFF" w16cid:durableId="22BC00C0"/>
  <w16cid:commentId w16cid:paraId="5F048BDB" w16cid:durableId="22C68658"/>
  <w16cid:commentId w16cid:paraId="44A30EB1" w16cid:durableId="22BBFA06"/>
  <w16cid:commentId w16cid:paraId="51785D5F" w16cid:durableId="22BC050F"/>
  <w16cid:commentId w16cid:paraId="7E229A57" w16cid:durableId="22C53A86"/>
  <w16cid:commentId w16cid:paraId="6F71DE2D" w16cid:durableId="22BC079F"/>
  <w16cid:commentId w16cid:paraId="7AB2815B" w16cid:durableId="22C6861B"/>
  <w16cid:commentId w16cid:paraId="714F2536" w16cid:durableId="22BC07EE"/>
  <w16cid:commentId w16cid:paraId="4E5BCD2F" w16cid:durableId="22BC0238"/>
  <w16cid:commentId w16cid:paraId="38E42793" w16cid:durableId="22C14FF6"/>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4330DD91" w16cid:durableId="22C14FFC"/>
  <w16cid:commentId w16cid:paraId="44B0DB31" w16cid:durableId="22C14FFD"/>
  <w16cid:commentId w16cid:paraId="5559E2B8" w16cid:durableId="22C14FFE"/>
  <w16cid:commentId w16cid:paraId="07C66B48" w16cid:durableId="22C53B3F"/>
  <w16cid:commentId w16cid:paraId="7BC21D71" w16cid:durableId="22BC0351"/>
  <w16cid:commentId w16cid:paraId="6C7D04BD" w16cid:durableId="22C171AF"/>
  <w16cid:commentId w16cid:paraId="40BCE35F" w16cid:durableId="22BBFA09"/>
  <w16cid:commentId w16cid:paraId="2222C0D8" w16cid:durableId="22BBFA0A"/>
  <w16cid:commentId w16cid:paraId="7A3F11CD" w16cid:durableId="22C17261"/>
  <w16cid:commentId w16cid:paraId="35ABC98F" w16cid:durableId="22C683C3"/>
  <w16cid:commentId w16cid:paraId="0C3377E9" w16cid:durableId="22BBFA0B"/>
  <w16cid:commentId w16cid:paraId="5417128D" w16cid:durableId="22BBFA0C"/>
  <w16cid:commentId w16cid:paraId="7CC6C97F" w16cid:durableId="22C540A7"/>
  <w16cid:commentId w16cid:paraId="0C4D886C" w16cid:durableId="22BBFA0D"/>
  <w16cid:commentId w16cid:paraId="425D7DEE" w16cid:durableId="22C68316"/>
  <w16cid:commentId w16cid:paraId="44499CDC" w16cid:durableId="22BBFA0E"/>
  <w16cid:commentId w16cid:paraId="58A31CEE" w16cid:durableId="22C15006"/>
  <w16cid:commentId w16cid:paraId="22175CA1" w16cid:durableId="22C1734E"/>
  <w16cid:commentId w16cid:paraId="20BACF64" w16cid:durableId="22BBFA0F"/>
  <w16cid:commentId w16cid:paraId="7F9F8610" w16cid:durableId="22BBFA10"/>
  <w16cid:commentId w16cid:paraId="5C7ACBBB" w16cid:durableId="22C682BE"/>
  <w16cid:commentId w16cid:paraId="7BD5659F" w16cid:durableId="22BBFA11"/>
  <w16cid:commentId w16cid:paraId="132F52E3" w16cid:durableId="22BBFA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EC5DF5" w14:textId="77777777" w:rsidR="00D53824" w:rsidRDefault="00D53824" w:rsidP="009500EF">
      <w:pPr>
        <w:spacing w:after="0" w:line="240" w:lineRule="auto"/>
      </w:pPr>
      <w:r>
        <w:separator/>
      </w:r>
    </w:p>
  </w:endnote>
  <w:endnote w:type="continuationSeparator" w:id="0">
    <w:p w14:paraId="597E919C" w14:textId="77777777" w:rsidR="00D53824" w:rsidRDefault="00D53824"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59868901"/>
      <w:docPartObj>
        <w:docPartGallery w:val="Page Numbers (Bottom of Page)"/>
        <w:docPartUnique/>
      </w:docPartObj>
    </w:sdtPr>
    <w:sdtEndPr>
      <w:rPr>
        <w:rStyle w:val="PageNumber"/>
      </w:rPr>
    </w:sdtEndPr>
    <w:sdtContent>
      <w:p w14:paraId="527FD71E" w14:textId="15FCBBB0" w:rsidR="00D53824" w:rsidRDefault="00D53824" w:rsidP="00ED69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C826A9" w14:textId="77777777" w:rsidR="00D53824" w:rsidRDefault="00D538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19436906"/>
      <w:docPartObj>
        <w:docPartGallery w:val="Page Numbers (Bottom of Page)"/>
        <w:docPartUnique/>
      </w:docPartObj>
    </w:sdtPr>
    <w:sdtEndPr>
      <w:rPr>
        <w:rStyle w:val="PageNumber"/>
      </w:rPr>
    </w:sdtEndPr>
    <w:sdtContent>
      <w:p w14:paraId="68BC3DDF" w14:textId="73F6FD5D" w:rsidR="00D53824" w:rsidRDefault="00D53824" w:rsidP="00ED69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307B3">
          <w:rPr>
            <w:rStyle w:val="PageNumber"/>
            <w:noProof/>
          </w:rPr>
          <w:t>6</w:t>
        </w:r>
        <w:r>
          <w:rPr>
            <w:rStyle w:val="PageNumber"/>
          </w:rPr>
          <w:fldChar w:fldCharType="end"/>
        </w:r>
      </w:p>
    </w:sdtContent>
  </w:sdt>
  <w:p w14:paraId="55DF0B2A" w14:textId="77777777" w:rsidR="00D53824" w:rsidRDefault="00D538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5EFAEA" w14:textId="77777777" w:rsidR="00D53824" w:rsidRDefault="00D53824" w:rsidP="009500EF">
      <w:pPr>
        <w:spacing w:after="0" w:line="240" w:lineRule="auto"/>
      </w:pPr>
      <w:r>
        <w:separator/>
      </w:r>
    </w:p>
  </w:footnote>
  <w:footnote w:type="continuationSeparator" w:id="0">
    <w:p w14:paraId="7C224640" w14:textId="77777777" w:rsidR="00D53824" w:rsidRDefault="00D53824"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7"/>
  </w:num>
  <w:num w:numId="6">
    <w:abstractNumId w:val="8"/>
  </w:num>
  <w:num w:numId="7">
    <w:abstractNumId w:val="2"/>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147EF"/>
    <w:rsid w:val="00021296"/>
    <w:rsid w:val="00022E7F"/>
    <w:rsid w:val="000250BA"/>
    <w:rsid w:val="00026387"/>
    <w:rsid w:val="00034A72"/>
    <w:rsid w:val="00036F8C"/>
    <w:rsid w:val="00045EB8"/>
    <w:rsid w:val="00055534"/>
    <w:rsid w:val="00084215"/>
    <w:rsid w:val="00091076"/>
    <w:rsid w:val="000A1BAC"/>
    <w:rsid w:val="000B1500"/>
    <w:rsid w:val="000B2D7E"/>
    <w:rsid w:val="000C0B41"/>
    <w:rsid w:val="000C3285"/>
    <w:rsid w:val="000C464D"/>
    <w:rsid w:val="000C663C"/>
    <w:rsid w:val="000C66E7"/>
    <w:rsid w:val="000C78E4"/>
    <w:rsid w:val="000D3954"/>
    <w:rsid w:val="000D3D43"/>
    <w:rsid w:val="000D63DD"/>
    <w:rsid w:val="000E436C"/>
    <w:rsid w:val="000F086F"/>
    <w:rsid w:val="000F3C4B"/>
    <w:rsid w:val="00106D11"/>
    <w:rsid w:val="00112647"/>
    <w:rsid w:val="00112D1C"/>
    <w:rsid w:val="00116939"/>
    <w:rsid w:val="00117A92"/>
    <w:rsid w:val="00145866"/>
    <w:rsid w:val="00151E77"/>
    <w:rsid w:val="00172673"/>
    <w:rsid w:val="00176F47"/>
    <w:rsid w:val="001809FF"/>
    <w:rsid w:val="001846F5"/>
    <w:rsid w:val="0019077F"/>
    <w:rsid w:val="001C40F4"/>
    <w:rsid w:val="001D250F"/>
    <w:rsid w:val="001D337E"/>
    <w:rsid w:val="001D63F3"/>
    <w:rsid w:val="001E6930"/>
    <w:rsid w:val="001E7B78"/>
    <w:rsid w:val="001F1127"/>
    <w:rsid w:val="001F1F11"/>
    <w:rsid w:val="001F4ED1"/>
    <w:rsid w:val="001F7958"/>
    <w:rsid w:val="00202BF3"/>
    <w:rsid w:val="00203C24"/>
    <w:rsid w:val="002042AB"/>
    <w:rsid w:val="0022366B"/>
    <w:rsid w:val="00224D89"/>
    <w:rsid w:val="002374E8"/>
    <w:rsid w:val="00243BBE"/>
    <w:rsid w:val="00250CF3"/>
    <w:rsid w:val="00253B4B"/>
    <w:rsid w:val="00254B68"/>
    <w:rsid w:val="002555AF"/>
    <w:rsid w:val="0026776C"/>
    <w:rsid w:val="00273975"/>
    <w:rsid w:val="00284465"/>
    <w:rsid w:val="00284512"/>
    <w:rsid w:val="00287467"/>
    <w:rsid w:val="00297CAF"/>
    <w:rsid w:val="002B1538"/>
    <w:rsid w:val="002B4E34"/>
    <w:rsid w:val="002B72B9"/>
    <w:rsid w:val="002C09D8"/>
    <w:rsid w:val="002D0046"/>
    <w:rsid w:val="002D033C"/>
    <w:rsid w:val="002D78D3"/>
    <w:rsid w:val="002E4B1D"/>
    <w:rsid w:val="002E7C97"/>
    <w:rsid w:val="002F4F7F"/>
    <w:rsid w:val="00300119"/>
    <w:rsid w:val="00300AFD"/>
    <w:rsid w:val="00317D7E"/>
    <w:rsid w:val="00322A06"/>
    <w:rsid w:val="0032493D"/>
    <w:rsid w:val="00327447"/>
    <w:rsid w:val="0033423D"/>
    <w:rsid w:val="003406D7"/>
    <w:rsid w:val="0035003E"/>
    <w:rsid w:val="00351A05"/>
    <w:rsid w:val="00386548"/>
    <w:rsid w:val="00387EBD"/>
    <w:rsid w:val="00396FBF"/>
    <w:rsid w:val="003A21A3"/>
    <w:rsid w:val="003C1579"/>
    <w:rsid w:val="003C6222"/>
    <w:rsid w:val="003D3C2C"/>
    <w:rsid w:val="003D5C61"/>
    <w:rsid w:val="003E2D52"/>
    <w:rsid w:val="003E432A"/>
    <w:rsid w:val="003E6B64"/>
    <w:rsid w:val="003F2662"/>
    <w:rsid w:val="003F4D89"/>
    <w:rsid w:val="004012EF"/>
    <w:rsid w:val="00404DCD"/>
    <w:rsid w:val="0041730C"/>
    <w:rsid w:val="0042675A"/>
    <w:rsid w:val="00427ACF"/>
    <w:rsid w:val="00427C91"/>
    <w:rsid w:val="004307B3"/>
    <w:rsid w:val="00436C11"/>
    <w:rsid w:val="00440844"/>
    <w:rsid w:val="0044234D"/>
    <w:rsid w:val="004500F4"/>
    <w:rsid w:val="00471B5D"/>
    <w:rsid w:val="0048402F"/>
    <w:rsid w:val="00484E71"/>
    <w:rsid w:val="00485BDA"/>
    <w:rsid w:val="004B37F8"/>
    <w:rsid w:val="004B6407"/>
    <w:rsid w:val="004C47AD"/>
    <w:rsid w:val="004D1594"/>
    <w:rsid w:val="004D2381"/>
    <w:rsid w:val="004D2509"/>
    <w:rsid w:val="004D2559"/>
    <w:rsid w:val="004D3B59"/>
    <w:rsid w:val="004E1810"/>
    <w:rsid w:val="004E5CE1"/>
    <w:rsid w:val="00502C2A"/>
    <w:rsid w:val="005433AE"/>
    <w:rsid w:val="00543400"/>
    <w:rsid w:val="00551408"/>
    <w:rsid w:val="005646F8"/>
    <w:rsid w:val="005669B6"/>
    <w:rsid w:val="0057168E"/>
    <w:rsid w:val="005763D2"/>
    <w:rsid w:val="005843D6"/>
    <w:rsid w:val="0058573C"/>
    <w:rsid w:val="00587210"/>
    <w:rsid w:val="005951F5"/>
    <w:rsid w:val="00597487"/>
    <w:rsid w:val="005B1194"/>
    <w:rsid w:val="005B384E"/>
    <w:rsid w:val="005C188E"/>
    <w:rsid w:val="005C22CE"/>
    <w:rsid w:val="005C3899"/>
    <w:rsid w:val="005D1861"/>
    <w:rsid w:val="005D5021"/>
    <w:rsid w:val="005D6A14"/>
    <w:rsid w:val="005E1870"/>
    <w:rsid w:val="005E4F8F"/>
    <w:rsid w:val="0060263F"/>
    <w:rsid w:val="006141A6"/>
    <w:rsid w:val="00636CC5"/>
    <w:rsid w:val="00645B3A"/>
    <w:rsid w:val="00656305"/>
    <w:rsid w:val="00660180"/>
    <w:rsid w:val="00660BE3"/>
    <w:rsid w:val="00660F62"/>
    <w:rsid w:val="00664690"/>
    <w:rsid w:val="006655F1"/>
    <w:rsid w:val="00670128"/>
    <w:rsid w:val="00691521"/>
    <w:rsid w:val="006930BF"/>
    <w:rsid w:val="00696E91"/>
    <w:rsid w:val="00697E3A"/>
    <w:rsid w:val="006A08E5"/>
    <w:rsid w:val="006A43D7"/>
    <w:rsid w:val="006A4C08"/>
    <w:rsid w:val="006A63CC"/>
    <w:rsid w:val="006B1420"/>
    <w:rsid w:val="006B300B"/>
    <w:rsid w:val="006B41CB"/>
    <w:rsid w:val="006D1377"/>
    <w:rsid w:val="006D4CAF"/>
    <w:rsid w:val="006F40D7"/>
    <w:rsid w:val="006F548D"/>
    <w:rsid w:val="007013C0"/>
    <w:rsid w:val="00721E71"/>
    <w:rsid w:val="00726CBE"/>
    <w:rsid w:val="00732CE8"/>
    <w:rsid w:val="0074365C"/>
    <w:rsid w:val="00745D0A"/>
    <w:rsid w:val="00751DD1"/>
    <w:rsid w:val="007551CF"/>
    <w:rsid w:val="007728F1"/>
    <w:rsid w:val="0077572A"/>
    <w:rsid w:val="00775EF0"/>
    <w:rsid w:val="007768B1"/>
    <w:rsid w:val="00792C05"/>
    <w:rsid w:val="007A4AE6"/>
    <w:rsid w:val="007B1433"/>
    <w:rsid w:val="007B2B92"/>
    <w:rsid w:val="007B37B8"/>
    <w:rsid w:val="007C2CFC"/>
    <w:rsid w:val="007D064F"/>
    <w:rsid w:val="007D3A6D"/>
    <w:rsid w:val="007D55CB"/>
    <w:rsid w:val="007E3C62"/>
    <w:rsid w:val="007E4136"/>
    <w:rsid w:val="007E7366"/>
    <w:rsid w:val="00806240"/>
    <w:rsid w:val="008077C5"/>
    <w:rsid w:val="00810D0C"/>
    <w:rsid w:val="00813B45"/>
    <w:rsid w:val="0081714B"/>
    <w:rsid w:val="00844834"/>
    <w:rsid w:val="0084507D"/>
    <w:rsid w:val="00845B9A"/>
    <w:rsid w:val="00851E30"/>
    <w:rsid w:val="008602F4"/>
    <w:rsid w:val="00861118"/>
    <w:rsid w:val="00865867"/>
    <w:rsid w:val="00865C67"/>
    <w:rsid w:val="008A0035"/>
    <w:rsid w:val="008A7803"/>
    <w:rsid w:val="008B004B"/>
    <w:rsid w:val="008D06DB"/>
    <w:rsid w:val="008D23B8"/>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66A0"/>
    <w:rsid w:val="00957EF1"/>
    <w:rsid w:val="00962238"/>
    <w:rsid w:val="009667C9"/>
    <w:rsid w:val="00970743"/>
    <w:rsid w:val="0097113D"/>
    <w:rsid w:val="00976585"/>
    <w:rsid w:val="00977D1D"/>
    <w:rsid w:val="009804A1"/>
    <w:rsid w:val="00982746"/>
    <w:rsid w:val="009978E4"/>
    <w:rsid w:val="009A26AB"/>
    <w:rsid w:val="009B3EEC"/>
    <w:rsid w:val="009B4077"/>
    <w:rsid w:val="009C1155"/>
    <w:rsid w:val="009D012B"/>
    <w:rsid w:val="009D0ABB"/>
    <w:rsid w:val="009D0DA8"/>
    <w:rsid w:val="009D34D2"/>
    <w:rsid w:val="009D3810"/>
    <w:rsid w:val="009D445B"/>
    <w:rsid w:val="009E6042"/>
    <w:rsid w:val="00A01C74"/>
    <w:rsid w:val="00A166DA"/>
    <w:rsid w:val="00A20FF2"/>
    <w:rsid w:val="00A2296F"/>
    <w:rsid w:val="00A330D1"/>
    <w:rsid w:val="00A358FA"/>
    <w:rsid w:val="00A37072"/>
    <w:rsid w:val="00A41E27"/>
    <w:rsid w:val="00A47A44"/>
    <w:rsid w:val="00A54C95"/>
    <w:rsid w:val="00A66B8C"/>
    <w:rsid w:val="00A85774"/>
    <w:rsid w:val="00AA168B"/>
    <w:rsid w:val="00AA2E81"/>
    <w:rsid w:val="00AA3B35"/>
    <w:rsid w:val="00AA44BF"/>
    <w:rsid w:val="00AA6BB1"/>
    <w:rsid w:val="00AB2605"/>
    <w:rsid w:val="00AB3439"/>
    <w:rsid w:val="00AC2027"/>
    <w:rsid w:val="00AC4731"/>
    <w:rsid w:val="00AC4FD6"/>
    <w:rsid w:val="00AC6904"/>
    <w:rsid w:val="00AC7E1A"/>
    <w:rsid w:val="00AD4971"/>
    <w:rsid w:val="00AD644D"/>
    <w:rsid w:val="00AD666B"/>
    <w:rsid w:val="00AD734F"/>
    <w:rsid w:val="00AE6E53"/>
    <w:rsid w:val="00B05D6C"/>
    <w:rsid w:val="00B06ABE"/>
    <w:rsid w:val="00B11DC6"/>
    <w:rsid w:val="00B16B1C"/>
    <w:rsid w:val="00B16CD2"/>
    <w:rsid w:val="00B174B5"/>
    <w:rsid w:val="00B23B5B"/>
    <w:rsid w:val="00B257BA"/>
    <w:rsid w:val="00B43190"/>
    <w:rsid w:val="00B4439A"/>
    <w:rsid w:val="00B51A64"/>
    <w:rsid w:val="00B539A6"/>
    <w:rsid w:val="00B56E66"/>
    <w:rsid w:val="00B613F9"/>
    <w:rsid w:val="00B63A48"/>
    <w:rsid w:val="00B66EA9"/>
    <w:rsid w:val="00B74905"/>
    <w:rsid w:val="00B8035A"/>
    <w:rsid w:val="00B80719"/>
    <w:rsid w:val="00BA1042"/>
    <w:rsid w:val="00BA5A47"/>
    <w:rsid w:val="00BA71D4"/>
    <w:rsid w:val="00BA7B39"/>
    <w:rsid w:val="00BB063F"/>
    <w:rsid w:val="00BB08F2"/>
    <w:rsid w:val="00BB64DA"/>
    <w:rsid w:val="00BC5580"/>
    <w:rsid w:val="00BC70AB"/>
    <w:rsid w:val="00BE037C"/>
    <w:rsid w:val="00BE4D72"/>
    <w:rsid w:val="00BE66F8"/>
    <w:rsid w:val="00BF0F98"/>
    <w:rsid w:val="00BF12B0"/>
    <w:rsid w:val="00BF31E9"/>
    <w:rsid w:val="00BF3A64"/>
    <w:rsid w:val="00BF48F2"/>
    <w:rsid w:val="00BF751D"/>
    <w:rsid w:val="00BF7E4A"/>
    <w:rsid w:val="00C104AB"/>
    <w:rsid w:val="00C17F5B"/>
    <w:rsid w:val="00C2018E"/>
    <w:rsid w:val="00C361D0"/>
    <w:rsid w:val="00C42EFF"/>
    <w:rsid w:val="00C4500B"/>
    <w:rsid w:val="00C4621B"/>
    <w:rsid w:val="00C47363"/>
    <w:rsid w:val="00C60DFC"/>
    <w:rsid w:val="00C630E0"/>
    <w:rsid w:val="00C76854"/>
    <w:rsid w:val="00C769FE"/>
    <w:rsid w:val="00C77557"/>
    <w:rsid w:val="00C82A4A"/>
    <w:rsid w:val="00C87DCA"/>
    <w:rsid w:val="00C903CD"/>
    <w:rsid w:val="00C90E7C"/>
    <w:rsid w:val="00C94FC0"/>
    <w:rsid w:val="00CB1C67"/>
    <w:rsid w:val="00CB61D2"/>
    <w:rsid w:val="00CC11BB"/>
    <w:rsid w:val="00CE48ED"/>
    <w:rsid w:val="00CF5587"/>
    <w:rsid w:val="00D00A14"/>
    <w:rsid w:val="00D018E4"/>
    <w:rsid w:val="00D03701"/>
    <w:rsid w:val="00D10464"/>
    <w:rsid w:val="00D14F7E"/>
    <w:rsid w:val="00D256B8"/>
    <w:rsid w:val="00D30C91"/>
    <w:rsid w:val="00D43272"/>
    <w:rsid w:val="00D432FD"/>
    <w:rsid w:val="00D53824"/>
    <w:rsid w:val="00D55A92"/>
    <w:rsid w:val="00D6264E"/>
    <w:rsid w:val="00D67540"/>
    <w:rsid w:val="00D70AD9"/>
    <w:rsid w:val="00D70CDB"/>
    <w:rsid w:val="00D76FC3"/>
    <w:rsid w:val="00D77B4B"/>
    <w:rsid w:val="00D90488"/>
    <w:rsid w:val="00D9344B"/>
    <w:rsid w:val="00DA09EC"/>
    <w:rsid w:val="00DA25EE"/>
    <w:rsid w:val="00DB6DEE"/>
    <w:rsid w:val="00DB7CE8"/>
    <w:rsid w:val="00DC3CBB"/>
    <w:rsid w:val="00DD5E0F"/>
    <w:rsid w:val="00DE29AB"/>
    <w:rsid w:val="00DF5C59"/>
    <w:rsid w:val="00E014A9"/>
    <w:rsid w:val="00E01F2C"/>
    <w:rsid w:val="00E03105"/>
    <w:rsid w:val="00E0556F"/>
    <w:rsid w:val="00E124EC"/>
    <w:rsid w:val="00E20652"/>
    <w:rsid w:val="00E20AE5"/>
    <w:rsid w:val="00E246F4"/>
    <w:rsid w:val="00E25082"/>
    <w:rsid w:val="00E27DC6"/>
    <w:rsid w:val="00E377E5"/>
    <w:rsid w:val="00E37BDE"/>
    <w:rsid w:val="00E47621"/>
    <w:rsid w:val="00E51576"/>
    <w:rsid w:val="00E538DD"/>
    <w:rsid w:val="00E619A1"/>
    <w:rsid w:val="00E72FB6"/>
    <w:rsid w:val="00E7485A"/>
    <w:rsid w:val="00E801B5"/>
    <w:rsid w:val="00E844AE"/>
    <w:rsid w:val="00E947B2"/>
    <w:rsid w:val="00E95698"/>
    <w:rsid w:val="00E956B3"/>
    <w:rsid w:val="00E971A6"/>
    <w:rsid w:val="00E97300"/>
    <w:rsid w:val="00EA645D"/>
    <w:rsid w:val="00EA677C"/>
    <w:rsid w:val="00EB41D2"/>
    <w:rsid w:val="00EB77A0"/>
    <w:rsid w:val="00EC0EB1"/>
    <w:rsid w:val="00EC26A9"/>
    <w:rsid w:val="00EC546B"/>
    <w:rsid w:val="00EC5B1F"/>
    <w:rsid w:val="00ED6972"/>
    <w:rsid w:val="00ED7385"/>
    <w:rsid w:val="00EE1801"/>
    <w:rsid w:val="00EE199C"/>
    <w:rsid w:val="00EE3D59"/>
    <w:rsid w:val="00EE6CBD"/>
    <w:rsid w:val="00EF53C4"/>
    <w:rsid w:val="00F044CF"/>
    <w:rsid w:val="00F13924"/>
    <w:rsid w:val="00F27F17"/>
    <w:rsid w:val="00F32618"/>
    <w:rsid w:val="00F33529"/>
    <w:rsid w:val="00F403E4"/>
    <w:rsid w:val="00F63C3E"/>
    <w:rsid w:val="00F700A2"/>
    <w:rsid w:val="00F76262"/>
    <w:rsid w:val="00F90BA4"/>
    <w:rsid w:val="00FB2A79"/>
    <w:rsid w:val="00FC11C7"/>
    <w:rsid w:val="00FC1B5E"/>
    <w:rsid w:val="00FC78F5"/>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865C67"/>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65C67"/>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2.xml><?xml version="1.0" encoding="utf-8"?>
<ds:datastoreItem xmlns:ds="http://schemas.openxmlformats.org/officeDocument/2006/customXml" ds:itemID="{0024DCC9-CBAB-4943-B2F0-744E30F053E7}">
  <ds:schemaRefs>
    <ds:schemaRef ds:uri="http://schemas.microsoft.com/office/2006/documentManagement/types"/>
    <ds:schemaRef ds:uri="http://schemas.openxmlformats.org/package/2006/metadata/core-properties"/>
    <ds:schemaRef ds:uri="http://purl.org/dc/dcmitype/"/>
    <ds:schemaRef ds:uri="http://purl.org/dc/elements/1.1/"/>
    <ds:schemaRef ds:uri="bbd61249-83b9-438e-a84b-789da273a8cb"/>
    <ds:schemaRef ds:uri="http://schemas.microsoft.com/office/2006/metadata/properties"/>
    <ds:schemaRef ds:uri="http://purl.org/dc/terms/"/>
    <ds:schemaRef ds:uri="http://schemas.microsoft.com/office/infopath/2007/PartnerControls"/>
    <ds:schemaRef ds:uri="5e36aeda-f48f-46f3-9de8-7474189645c5"/>
    <ds:schemaRef ds:uri="http://www.w3.org/XML/1998/namespace"/>
  </ds:schemaRefs>
</ds:datastoreItem>
</file>

<file path=customXml/itemProps3.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3E2E4-6553-41A6-99CF-66EA72CDA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6</Pages>
  <Words>23995</Words>
  <Characters>136777</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60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9</cp:revision>
  <dcterms:created xsi:type="dcterms:W3CDTF">2020-07-31T14:18:00Z</dcterms:created>
  <dcterms:modified xsi:type="dcterms:W3CDTF">2020-08-03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s://csl.mendeley.com/styles/450365071/apa</vt:lpwstr>
  </property>
  <property fmtid="{D5CDD505-2E9C-101B-9397-08002B2CF9AE}" pid="10" name="Mendeley Recent Style Name 2_1">
    <vt:lpwstr>American Psychological Association 6th edition - Guntur Kusuma</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6DE130CAEB37044C9F27A096B751B6FA</vt:lpwstr>
  </property>
</Properties>
</file>